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13F9C0A" w14:textId="77777777" w:rsidR="005417C3" w:rsidRPr="00465717" w:rsidRDefault="005417C3" w:rsidP="00BB3D90">
      <w:pPr>
        <w:spacing w:line="240" w:lineRule="auto"/>
        <w:rPr>
          <w:rFonts w:ascii="Arial" w:hAnsi="Arial" w:cs="Arial"/>
          <w:sz w:val="24"/>
          <w:szCs w:val="24"/>
        </w:rPr>
      </w:pPr>
      <w:r w:rsidRPr="00465717">
        <w:rPr>
          <w:rFonts w:ascii="Arial" w:hAnsi="Arial" w:cs="Arial"/>
          <w:sz w:val="24"/>
          <w:szCs w:val="24"/>
        </w:rPr>
        <w:t>David St-Amand</w:t>
      </w:r>
    </w:p>
    <w:p w14:paraId="4797D769" w14:textId="4E0BFCBF" w:rsidR="005417C3" w:rsidRPr="00465717" w:rsidRDefault="005417C3" w:rsidP="00BB3D90">
      <w:pPr>
        <w:spacing w:line="480" w:lineRule="auto"/>
        <w:rPr>
          <w:rFonts w:ascii="Arial" w:hAnsi="Arial" w:cs="Arial"/>
          <w:sz w:val="24"/>
          <w:szCs w:val="24"/>
        </w:rPr>
      </w:pPr>
      <w:r w:rsidRPr="00465717">
        <w:rPr>
          <w:rFonts w:ascii="Arial" w:hAnsi="Arial" w:cs="Arial"/>
          <w:sz w:val="24"/>
          <w:szCs w:val="24"/>
        </w:rPr>
        <w:t>Duke University</w:t>
      </w:r>
    </w:p>
    <w:p w14:paraId="46E06667" w14:textId="44BEB25B" w:rsidR="0005436F" w:rsidDel="004C2FB9" w:rsidRDefault="003612B6">
      <w:pPr>
        <w:spacing w:line="360" w:lineRule="auto"/>
        <w:rPr>
          <w:del w:id="0" w:author="Jorg Grandl, Ph.D." w:date="2023-11-11T15:38:00Z"/>
          <w:rFonts w:ascii="Arial" w:hAnsi="Arial" w:cs="Arial"/>
          <w:sz w:val="24"/>
          <w:szCs w:val="24"/>
        </w:rPr>
        <w:pPrChange w:id="1" w:author="Jorg Grandl, Ph.D." w:date="2023-11-11T15:15:00Z">
          <w:pPr>
            <w:spacing w:line="360" w:lineRule="auto"/>
            <w:jc w:val="both"/>
          </w:pPr>
        </w:pPrChange>
      </w:pPr>
      <w:r>
        <w:rPr>
          <w:rFonts w:ascii="Arial" w:hAnsi="Arial" w:cs="Arial"/>
          <w:b/>
          <w:bCs/>
          <w:sz w:val="24"/>
          <w:szCs w:val="24"/>
        </w:rPr>
        <w:t xml:space="preserve">Research </w:t>
      </w:r>
      <w:del w:id="2" w:author="Jorg Grandl, Ph.D." w:date="2023-11-11T15:38:00Z">
        <w:r w:rsidDel="004C2FB9">
          <w:rPr>
            <w:rFonts w:ascii="Arial" w:hAnsi="Arial" w:cs="Arial"/>
            <w:b/>
            <w:bCs/>
            <w:sz w:val="24"/>
            <w:szCs w:val="24"/>
          </w:rPr>
          <w:delText>statement</w:delText>
        </w:r>
      </w:del>
      <w:ins w:id="3" w:author="Jorg Grandl, Ph.D." w:date="2023-11-11T15:38:00Z">
        <w:r w:rsidR="004C2FB9">
          <w:rPr>
            <w:rFonts w:ascii="Arial" w:hAnsi="Arial" w:cs="Arial"/>
            <w:b/>
            <w:bCs/>
            <w:sz w:val="24"/>
            <w:szCs w:val="24"/>
          </w:rPr>
          <w:t>Statement</w:t>
        </w:r>
      </w:ins>
    </w:p>
    <w:p w14:paraId="4320F3CD" w14:textId="77777777" w:rsidR="00F273E9" w:rsidRDefault="0005436F">
      <w:pPr>
        <w:spacing w:line="360" w:lineRule="auto"/>
        <w:rPr>
          <w:ins w:id="4" w:author="Jorg Grandl, Ph.D." w:date="2023-11-11T15:06:00Z"/>
          <w:rFonts w:ascii="Arial" w:hAnsi="Arial" w:cs="Arial"/>
          <w:sz w:val="24"/>
          <w:szCs w:val="24"/>
        </w:rPr>
        <w:pPrChange w:id="5" w:author="Jorg Grandl, Ph.D." w:date="2023-11-11T15:15:00Z">
          <w:pPr>
            <w:spacing w:line="360" w:lineRule="auto"/>
            <w:jc w:val="both"/>
          </w:pPr>
        </w:pPrChange>
      </w:pPr>
      <w:del w:id="6" w:author="Jorg Grandl, Ph.D." w:date="2023-11-11T15:38:00Z">
        <w:r w:rsidRPr="0005436F" w:rsidDel="004C2FB9">
          <w:rPr>
            <w:rFonts w:ascii="Arial" w:hAnsi="Arial" w:cs="Arial"/>
            <w:sz w:val="24"/>
            <w:szCs w:val="24"/>
          </w:rPr>
          <w:tab/>
        </w:r>
      </w:del>
    </w:p>
    <w:p w14:paraId="7D28D071" w14:textId="77777777" w:rsidR="00F273E9" w:rsidRDefault="00F273E9">
      <w:pPr>
        <w:spacing w:line="360" w:lineRule="auto"/>
        <w:rPr>
          <w:ins w:id="7" w:author="Jorg Grandl, Ph.D." w:date="2023-11-11T15:11:00Z"/>
          <w:rFonts w:ascii="Arial" w:hAnsi="Arial" w:cs="Arial"/>
          <w:sz w:val="24"/>
          <w:szCs w:val="24"/>
        </w:rPr>
        <w:pPrChange w:id="8" w:author="Jorg Grandl, Ph.D." w:date="2023-11-11T15:15:00Z">
          <w:pPr>
            <w:spacing w:line="360" w:lineRule="auto"/>
            <w:jc w:val="both"/>
          </w:pPr>
        </w:pPrChange>
      </w:pPr>
      <w:ins w:id="9" w:author="Jorg Grandl, Ph.D." w:date="2023-11-11T15:06:00Z">
        <w:r>
          <w:rPr>
            <w:rFonts w:ascii="Arial" w:hAnsi="Arial" w:cs="Arial"/>
            <w:sz w:val="24"/>
            <w:szCs w:val="24"/>
          </w:rPr>
          <w:t>My long-term goal is to become a professor in theoretical neuroscience at a top University like Duke. For thi</w:t>
        </w:r>
      </w:ins>
      <w:ins w:id="10" w:author="Jorg Grandl, Ph.D." w:date="2023-11-11T15:07:00Z">
        <w:r>
          <w:rPr>
            <w:rFonts w:ascii="Arial" w:hAnsi="Arial" w:cs="Arial"/>
            <w:sz w:val="24"/>
            <w:szCs w:val="24"/>
          </w:rPr>
          <w:t>s, I joined the Duke Neurobiology Graduate Program and the lab of John Pearson</w:t>
        </w:r>
      </w:ins>
      <w:ins w:id="11" w:author="Jorg Grandl, Ph.D." w:date="2023-11-11T15:08:00Z">
        <w:r>
          <w:rPr>
            <w:rFonts w:ascii="Arial" w:hAnsi="Arial" w:cs="Arial"/>
            <w:sz w:val="24"/>
            <w:szCs w:val="24"/>
          </w:rPr>
          <w:t>, where I investigate how our visual system works.</w:t>
        </w:r>
      </w:ins>
      <w:ins w:id="12" w:author="Jorg Grandl, Ph.D." w:date="2023-11-11T15:11:00Z">
        <w:r>
          <w:rPr>
            <w:rFonts w:ascii="Arial" w:hAnsi="Arial" w:cs="Arial"/>
            <w:sz w:val="24"/>
            <w:szCs w:val="24"/>
          </w:rPr>
          <w:t xml:space="preserve"> </w:t>
        </w:r>
      </w:ins>
    </w:p>
    <w:p w14:paraId="0B004448" w14:textId="42E13B9C" w:rsidR="00F273E9" w:rsidDel="00F273E9" w:rsidRDefault="00F273E9">
      <w:pPr>
        <w:spacing w:line="360" w:lineRule="auto"/>
        <w:rPr>
          <w:del w:id="13" w:author="Jorg Grandl, Ph.D." w:date="2023-11-11T15:13:00Z"/>
          <w:rFonts w:ascii="Arial" w:hAnsi="Arial" w:cs="Arial"/>
          <w:sz w:val="24"/>
          <w:szCs w:val="24"/>
        </w:rPr>
        <w:pPrChange w:id="14" w:author="Jorg Grandl, Ph.D." w:date="2023-11-11T15:15:00Z">
          <w:pPr>
            <w:spacing w:line="360" w:lineRule="auto"/>
            <w:jc w:val="both"/>
          </w:pPr>
        </w:pPrChange>
      </w:pPr>
      <w:ins w:id="15" w:author="Jorg Grandl, Ph.D." w:date="2023-11-11T15:08:00Z">
        <w:r>
          <w:rPr>
            <w:rFonts w:ascii="Arial" w:hAnsi="Arial" w:cs="Arial"/>
            <w:sz w:val="24"/>
            <w:szCs w:val="24"/>
          </w:rPr>
          <w:t>In principle,</w:t>
        </w:r>
      </w:ins>
      <w:ins w:id="16" w:author="Jorg Grandl, Ph.D." w:date="2023-11-11T15:11:00Z">
        <w:r>
          <w:rPr>
            <w:rFonts w:ascii="Arial" w:hAnsi="Arial" w:cs="Arial"/>
            <w:sz w:val="24"/>
            <w:szCs w:val="24"/>
          </w:rPr>
          <w:t xml:space="preserve"> </w:t>
        </w:r>
      </w:ins>
      <w:ins w:id="17" w:author="Jorg Grandl, Ph.D." w:date="2023-11-11T15:08:00Z">
        <w:r>
          <w:rPr>
            <w:rFonts w:ascii="Arial" w:hAnsi="Arial" w:cs="Arial"/>
            <w:sz w:val="24"/>
            <w:szCs w:val="24"/>
          </w:rPr>
          <w:t>t</w:t>
        </w:r>
      </w:ins>
      <w:del w:id="18" w:author="Jorg Grandl, Ph.D." w:date="2023-11-11T15:08:00Z">
        <w:r w:rsidR="0005436F" w:rsidRPr="00CF5471" w:rsidDel="00F273E9">
          <w:rPr>
            <w:rFonts w:ascii="Arial" w:hAnsi="Arial" w:cs="Arial"/>
            <w:sz w:val="24"/>
            <w:szCs w:val="24"/>
          </w:rPr>
          <w:delText>T</w:delText>
        </w:r>
      </w:del>
      <w:r w:rsidR="0005436F" w:rsidRPr="00CF5471">
        <w:rPr>
          <w:rFonts w:ascii="Arial" w:hAnsi="Arial" w:cs="Arial"/>
          <w:sz w:val="24"/>
          <w:szCs w:val="24"/>
        </w:rPr>
        <w:t>here are three explanatory processes that underlie scientific explanation:</w:t>
      </w:r>
      <w:ins w:id="19" w:author="Jorg Grandl, Ph.D." w:date="2023-11-11T15:08:00Z">
        <w:r>
          <w:rPr>
            <w:rFonts w:ascii="Arial" w:hAnsi="Arial" w:cs="Arial"/>
            <w:sz w:val="24"/>
            <w:szCs w:val="24"/>
          </w:rPr>
          <w:t xml:space="preserve"> </w:t>
        </w:r>
      </w:ins>
      <w:del w:id="20" w:author="Jorg Grandl, Ph.D." w:date="2023-11-11T15:08:00Z">
        <w:r w:rsidR="0005436F" w:rsidRPr="00CF5471" w:rsidDel="00F273E9">
          <w:rPr>
            <w:rFonts w:ascii="Arial" w:hAnsi="Arial" w:cs="Arial"/>
            <w:sz w:val="24"/>
            <w:szCs w:val="24"/>
          </w:rPr>
          <w:delText xml:space="preserve"> </w:delText>
        </w:r>
      </w:del>
      <w:r w:rsidR="0005436F" w:rsidRPr="00CF5471">
        <w:rPr>
          <w:rFonts w:ascii="Arial" w:hAnsi="Arial" w:cs="Arial"/>
          <w:sz w:val="24"/>
          <w:szCs w:val="24"/>
        </w:rPr>
        <w:t>Descriptive (what), mechanistic (how)</w:t>
      </w:r>
      <w:ins w:id="21" w:author="Jorg Grandl, Ph.D." w:date="2023-11-11T15:09:00Z">
        <w:r>
          <w:rPr>
            <w:rFonts w:ascii="Arial" w:hAnsi="Arial" w:cs="Arial"/>
            <w:sz w:val="24"/>
            <w:szCs w:val="24"/>
          </w:rPr>
          <w:t>,</w:t>
        </w:r>
      </w:ins>
      <w:r w:rsidR="0005436F" w:rsidRPr="00CF5471">
        <w:rPr>
          <w:rFonts w:ascii="Arial" w:hAnsi="Arial" w:cs="Arial"/>
          <w:sz w:val="24"/>
          <w:szCs w:val="24"/>
        </w:rPr>
        <w:t xml:space="preserve"> and normative (why) explanations</w:t>
      </w:r>
      <w:r w:rsidR="00107185">
        <w:rPr>
          <w:rFonts w:ascii="Arial" w:hAnsi="Arial" w:cs="Arial"/>
          <w:sz w:val="24"/>
          <w:szCs w:val="24"/>
        </w:rPr>
        <w:fldChar w:fldCharType="begin"/>
      </w:r>
      <w:r w:rsidR="00107185">
        <w:rPr>
          <w:rFonts w:ascii="Arial" w:hAnsi="Arial" w:cs="Arial"/>
          <w:sz w:val="24"/>
          <w:szCs w:val="24"/>
        </w:rPr>
        <w:instrText xml:space="preserve"> ADDIN EN.CITE &lt;EndNote&gt;&lt;Cite&gt;&lt;Author&gt;Levenstein&lt;/Author&gt;&lt;Year&gt;2023&lt;/Year&gt;&lt;RecNum&gt;52&lt;/RecNum&gt;&lt;DisplayText&gt;&lt;style face="superscript"&gt;1&lt;/style&gt;&lt;/DisplayText&gt;&lt;record&gt;&lt;rec-number&gt;52&lt;/rec-number&gt;&lt;foreign-keys&gt;&lt;key app="EN" db-id="5wd52x90lterdlefr95xtvpjftes5w9fpzwx" timestamp="1698200248"&gt;52&lt;/key&gt;&lt;/foreign-keys&gt;&lt;ref-type name="Journal Article"&gt;17&lt;/ref-type&gt;&lt;contributors&gt;&lt;authors&gt;&lt;author&gt;Levenstein, Daniel&lt;/author&gt;&lt;author&gt;Alvarez, Veronica A&lt;/author&gt;&lt;author&gt;Amarasingham, Asohan&lt;/author&gt;&lt;author&gt;Azab, Habiba&lt;/author&gt;&lt;author&gt;Chen, Zhe S&lt;/author&gt;&lt;author&gt;Gerkin, Richard C&lt;/author&gt;&lt;author&gt;Hasenstaub, Andrea&lt;/author&gt;&lt;author&gt;Iyer, Ramakrishnan&lt;/author&gt;&lt;author&gt;Jolivet, Renaud B&lt;/author&gt;&lt;author&gt;Marzen, Sarah&lt;/author&gt;&lt;/authors&gt;&lt;/contributors&gt;&lt;titles&gt;&lt;title&gt;On the role of theory and modeling in neuroscience&lt;/title&gt;&lt;secondary-title&gt;Journal of Neuroscience&lt;/secondary-title&gt;&lt;/titles&gt;&lt;periodical&gt;&lt;full-title&gt;Journal of Neuroscience&lt;/full-title&gt;&lt;/periodical&gt;&lt;pages&gt;1074-1088&lt;/pages&gt;&lt;volume&gt;43&lt;/volume&gt;&lt;number&gt;7&lt;/number&gt;&lt;dates&gt;&lt;year&gt;2023&lt;/year&gt;&lt;/dates&gt;&lt;isbn&gt;0270-6474&lt;/isbn&gt;&lt;urls&gt;&lt;/urls&gt;&lt;/record&gt;&lt;/Cite&gt;&lt;/EndNote&gt;</w:instrText>
      </w:r>
      <w:r w:rsidR="00107185">
        <w:rPr>
          <w:rFonts w:ascii="Arial" w:hAnsi="Arial" w:cs="Arial"/>
          <w:sz w:val="24"/>
          <w:szCs w:val="24"/>
        </w:rPr>
        <w:fldChar w:fldCharType="separate"/>
      </w:r>
      <w:r w:rsidR="00107185" w:rsidRPr="00107185">
        <w:rPr>
          <w:rFonts w:ascii="Arial" w:hAnsi="Arial" w:cs="Arial"/>
          <w:noProof/>
          <w:sz w:val="24"/>
          <w:szCs w:val="24"/>
          <w:vertAlign w:val="superscript"/>
        </w:rPr>
        <w:t>1</w:t>
      </w:r>
      <w:r w:rsidR="00107185">
        <w:rPr>
          <w:rFonts w:ascii="Arial" w:hAnsi="Arial" w:cs="Arial"/>
          <w:sz w:val="24"/>
          <w:szCs w:val="24"/>
        </w:rPr>
        <w:fldChar w:fldCharType="end"/>
      </w:r>
      <w:ins w:id="22" w:author="Jorg Grandl, Ph.D." w:date="2023-11-11T15:10:00Z">
        <w:r>
          <w:rPr>
            <w:rFonts w:ascii="Arial" w:hAnsi="Arial" w:cs="Arial"/>
            <w:sz w:val="24"/>
            <w:szCs w:val="24"/>
          </w:rPr>
          <w:t xml:space="preserve">. The latter have been </w:t>
        </w:r>
      </w:ins>
      <w:del w:id="23" w:author="Jorg Grandl, Ph.D." w:date="2023-11-11T15:04:00Z">
        <w:r w:rsidR="0005436F" w:rsidDel="00F273E9">
          <w:rPr>
            <w:rFonts w:ascii="Arial" w:hAnsi="Arial" w:cs="Arial"/>
            <w:sz w:val="24"/>
            <w:szCs w:val="24"/>
          </w:rPr>
          <w:delText xml:space="preserve"> Neuroscience is a relatively new field, which is why most of its efforts have been focused on descriptive and mechanistic explanations.</w:delText>
        </w:r>
        <w:r w:rsidR="00D9598B" w:rsidDel="00F273E9">
          <w:rPr>
            <w:rFonts w:ascii="Arial" w:hAnsi="Arial" w:cs="Arial"/>
            <w:sz w:val="24"/>
            <w:szCs w:val="24"/>
          </w:rPr>
          <w:delText xml:space="preserve"> </w:delText>
        </w:r>
      </w:del>
      <w:del w:id="24" w:author="Jorg Grandl, Ph.D." w:date="2023-11-11T15:10:00Z">
        <w:r w:rsidR="00DC27F9" w:rsidDel="00F273E9">
          <w:rPr>
            <w:rFonts w:ascii="Arial" w:hAnsi="Arial" w:cs="Arial"/>
            <w:sz w:val="24"/>
            <w:szCs w:val="24"/>
          </w:rPr>
          <w:delText>While we have learned a lot about how the brain works in the last few decades, n</w:delText>
        </w:r>
        <w:r w:rsidR="00A75576" w:rsidDel="00F273E9">
          <w:rPr>
            <w:rFonts w:ascii="Arial" w:hAnsi="Arial" w:cs="Arial"/>
            <w:sz w:val="24"/>
            <w:szCs w:val="24"/>
          </w:rPr>
          <w:delText xml:space="preserve">ormative explanations in neuroscience are </w:delText>
        </w:r>
      </w:del>
      <w:r w:rsidR="00171748">
        <w:rPr>
          <w:rFonts w:ascii="Arial" w:hAnsi="Arial" w:cs="Arial"/>
          <w:sz w:val="24"/>
          <w:szCs w:val="24"/>
        </w:rPr>
        <w:t xml:space="preserve">much </w:t>
      </w:r>
      <w:r w:rsidR="00A75576">
        <w:rPr>
          <w:rFonts w:ascii="Arial" w:hAnsi="Arial" w:cs="Arial"/>
          <w:sz w:val="24"/>
          <w:szCs w:val="24"/>
        </w:rPr>
        <w:t>less developed</w:t>
      </w:r>
      <w:ins w:id="25" w:author="David St-Amand" w:date="2023-11-12T23:37:00Z">
        <w:r w:rsidR="00C04400">
          <w:rPr>
            <w:rFonts w:ascii="Arial" w:hAnsi="Arial" w:cs="Arial"/>
            <w:sz w:val="24"/>
            <w:szCs w:val="24"/>
          </w:rPr>
          <w:t xml:space="preserve"> in neuroscience</w:t>
        </w:r>
      </w:ins>
      <w:ins w:id="26" w:author="David St-Amand" w:date="2023-11-12T23:46:00Z">
        <w:r w:rsidR="001536D7">
          <w:rPr>
            <w:rFonts w:ascii="Arial" w:hAnsi="Arial" w:cs="Arial"/>
            <w:sz w:val="24"/>
            <w:szCs w:val="24"/>
          </w:rPr>
          <w:t xml:space="preserve">. When theories are </w:t>
        </w:r>
      </w:ins>
      <w:ins w:id="27" w:author="Jorg Grandl, Ph.D." w:date="2023-11-11T15:10:00Z">
        <w:del w:id="28" w:author="David St-Amand" w:date="2023-11-12T23:46:00Z">
          <w:r w:rsidDel="001536D7">
            <w:rPr>
              <w:rFonts w:ascii="Arial" w:hAnsi="Arial" w:cs="Arial"/>
              <w:sz w:val="24"/>
              <w:szCs w:val="24"/>
            </w:rPr>
            <w:delText xml:space="preserve">, when </w:delText>
          </w:r>
        </w:del>
        <w:r>
          <w:rPr>
            <w:rFonts w:ascii="Arial" w:hAnsi="Arial" w:cs="Arial"/>
            <w:sz w:val="24"/>
            <w:szCs w:val="24"/>
          </w:rPr>
          <w:t xml:space="preserve">successful, </w:t>
        </w:r>
      </w:ins>
      <w:ins w:id="29" w:author="David St-Amand" w:date="2023-11-12T23:46:00Z">
        <w:r w:rsidR="001536D7">
          <w:rPr>
            <w:rFonts w:ascii="Arial" w:hAnsi="Arial" w:cs="Arial"/>
            <w:sz w:val="24"/>
            <w:szCs w:val="24"/>
          </w:rPr>
          <w:t>they</w:t>
        </w:r>
      </w:ins>
      <w:ins w:id="30" w:author="Jorg Grandl, Ph.D." w:date="2023-11-11T15:10:00Z">
        <w:del w:id="31" w:author="David St-Amand" w:date="2023-11-12T23:46:00Z">
          <w:r w:rsidDel="001536D7">
            <w:rPr>
              <w:rFonts w:ascii="Arial" w:hAnsi="Arial" w:cs="Arial"/>
              <w:sz w:val="24"/>
              <w:szCs w:val="24"/>
            </w:rPr>
            <w:delText>theories</w:delText>
          </w:r>
        </w:del>
        <w:r>
          <w:rPr>
            <w:rFonts w:ascii="Arial" w:hAnsi="Arial" w:cs="Arial"/>
            <w:sz w:val="24"/>
            <w:szCs w:val="24"/>
          </w:rPr>
          <w:t xml:space="preserve"> unify experimental findings</w:t>
        </w:r>
      </w:ins>
      <w:ins w:id="32" w:author="Jorg Grandl, Ph.D." w:date="2023-11-11T15:11:00Z">
        <w:r>
          <w:rPr>
            <w:rFonts w:ascii="Arial" w:hAnsi="Arial" w:cs="Arial"/>
            <w:sz w:val="24"/>
            <w:szCs w:val="24"/>
          </w:rPr>
          <w:t xml:space="preserve"> and generate </w:t>
        </w:r>
      </w:ins>
      <w:del w:id="33" w:author="Jorg Grandl, Ph.D." w:date="2023-11-11T15:11:00Z">
        <w:r w:rsidR="006E39BC" w:rsidDel="00F273E9">
          <w:rPr>
            <w:rFonts w:ascii="Arial" w:hAnsi="Arial" w:cs="Arial"/>
            <w:sz w:val="24"/>
            <w:szCs w:val="24"/>
          </w:rPr>
          <w:delText xml:space="preserve">. We currently </w:delText>
        </w:r>
        <w:r w:rsidR="00793858" w:rsidDel="00F273E9">
          <w:rPr>
            <w:rFonts w:ascii="Arial" w:hAnsi="Arial" w:cs="Arial"/>
            <w:sz w:val="24"/>
            <w:szCs w:val="24"/>
          </w:rPr>
          <w:delText>have few</w:delText>
        </w:r>
        <w:r w:rsidR="006E39BC" w:rsidDel="00F273E9">
          <w:rPr>
            <w:rFonts w:ascii="Arial" w:hAnsi="Arial" w:cs="Arial"/>
            <w:sz w:val="24"/>
            <w:szCs w:val="24"/>
          </w:rPr>
          <w:delText xml:space="preserve"> </w:delText>
        </w:r>
        <w:r w:rsidR="00793858" w:rsidDel="00F273E9">
          <w:rPr>
            <w:rFonts w:ascii="Arial" w:hAnsi="Arial" w:cs="Arial"/>
            <w:sz w:val="24"/>
            <w:szCs w:val="24"/>
          </w:rPr>
          <w:delText xml:space="preserve">neuroscience </w:delText>
        </w:r>
        <w:r w:rsidR="006E39BC" w:rsidDel="00F273E9">
          <w:rPr>
            <w:rFonts w:ascii="Arial" w:hAnsi="Arial" w:cs="Arial"/>
            <w:sz w:val="24"/>
            <w:szCs w:val="24"/>
          </w:rPr>
          <w:delText xml:space="preserve">theories that </w:delText>
        </w:r>
        <w:r w:rsidR="00793858" w:rsidDel="00F273E9">
          <w:rPr>
            <w:rFonts w:ascii="Arial" w:hAnsi="Arial" w:cs="Arial"/>
            <w:sz w:val="24"/>
            <w:szCs w:val="24"/>
          </w:rPr>
          <w:delText xml:space="preserve">make concrete </w:delText>
        </w:r>
      </w:del>
      <w:r w:rsidR="00793858">
        <w:rPr>
          <w:rFonts w:ascii="Arial" w:hAnsi="Arial" w:cs="Arial"/>
          <w:sz w:val="24"/>
          <w:szCs w:val="24"/>
        </w:rPr>
        <w:t xml:space="preserve">predictions </w:t>
      </w:r>
      <w:del w:id="34" w:author="Jorg Grandl, Ph.D." w:date="2023-11-11T15:05:00Z">
        <w:r w:rsidR="00793858" w:rsidDel="00F273E9">
          <w:rPr>
            <w:rFonts w:ascii="Arial" w:hAnsi="Arial" w:cs="Arial"/>
            <w:sz w:val="24"/>
            <w:szCs w:val="24"/>
          </w:rPr>
          <w:delText xml:space="preserve">of </w:delText>
        </w:r>
      </w:del>
      <w:ins w:id="35" w:author="Jorg Grandl, Ph.D." w:date="2023-11-11T15:05:00Z">
        <w:r>
          <w:rPr>
            <w:rFonts w:ascii="Arial" w:hAnsi="Arial" w:cs="Arial"/>
            <w:sz w:val="24"/>
            <w:szCs w:val="24"/>
          </w:rPr>
          <w:t xml:space="preserve">about </w:t>
        </w:r>
      </w:ins>
      <w:r w:rsidR="00793858">
        <w:rPr>
          <w:rFonts w:ascii="Arial" w:hAnsi="Arial" w:cs="Arial"/>
          <w:sz w:val="24"/>
          <w:szCs w:val="24"/>
        </w:rPr>
        <w:t xml:space="preserve">how </w:t>
      </w:r>
      <w:del w:id="36" w:author="Jorg Grandl, Ph.D." w:date="2023-11-11T15:04:00Z">
        <w:r w:rsidR="00793858" w:rsidDel="00F273E9">
          <w:rPr>
            <w:rFonts w:ascii="Arial" w:hAnsi="Arial" w:cs="Arial"/>
            <w:sz w:val="24"/>
            <w:szCs w:val="24"/>
          </w:rPr>
          <w:delText xml:space="preserve">systems </w:delText>
        </w:r>
      </w:del>
      <w:ins w:id="37" w:author="Jorg Grandl, Ph.D." w:date="2023-11-11T15:04:00Z">
        <w:r>
          <w:rPr>
            <w:rFonts w:ascii="Arial" w:hAnsi="Arial" w:cs="Arial"/>
            <w:sz w:val="24"/>
            <w:szCs w:val="24"/>
          </w:rPr>
          <w:t>br</w:t>
        </w:r>
      </w:ins>
      <w:ins w:id="38" w:author="Jorg Grandl, Ph.D." w:date="2023-11-11T15:05:00Z">
        <w:r>
          <w:rPr>
            <w:rFonts w:ascii="Arial" w:hAnsi="Arial" w:cs="Arial"/>
            <w:sz w:val="24"/>
            <w:szCs w:val="24"/>
          </w:rPr>
          <w:t>ain cells</w:t>
        </w:r>
      </w:ins>
      <w:ins w:id="39" w:author="Jorg Grandl, Ph.D." w:date="2023-11-11T15:04:00Z">
        <w:r>
          <w:rPr>
            <w:rFonts w:ascii="Arial" w:hAnsi="Arial" w:cs="Arial"/>
            <w:sz w:val="24"/>
            <w:szCs w:val="24"/>
          </w:rPr>
          <w:t xml:space="preserve"> </w:t>
        </w:r>
      </w:ins>
      <w:r w:rsidR="00793858">
        <w:rPr>
          <w:rFonts w:ascii="Arial" w:hAnsi="Arial" w:cs="Arial"/>
          <w:sz w:val="24"/>
          <w:szCs w:val="24"/>
        </w:rPr>
        <w:t xml:space="preserve">are </w:t>
      </w:r>
      <w:del w:id="40" w:author="Jorg Grandl, Ph.D." w:date="2023-11-11T15:05:00Z">
        <w:r w:rsidR="00793858" w:rsidDel="00F273E9">
          <w:rPr>
            <w:rFonts w:ascii="Arial" w:hAnsi="Arial" w:cs="Arial"/>
            <w:sz w:val="24"/>
            <w:szCs w:val="24"/>
          </w:rPr>
          <w:delText xml:space="preserve">wired </w:delText>
        </w:r>
      </w:del>
      <w:ins w:id="41" w:author="Jorg Grandl, Ph.D." w:date="2023-11-11T15:05:00Z">
        <w:r>
          <w:rPr>
            <w:rFonts w:ascii="Arial" w:hAnsi="Arial" w:cs="Arial"/>
            <w:sz w:val="24"/>
            <w:szCs w:val="24"/>
          </w:rPr>
          <w:t xml:space="preserve">connected and function to </w:t>
        </w:r>
      </w:ins>
      <w:del w:id="42" w:author="Jorg Grandl, Ph.D." w:date="2023-11-11T15:05:00Z">
        <w:r w:rsidR="00793858" w:rsidDel="00F273E9">
          <w:rPr>
            <w:rFonts w:ascii="Arial" w:hAnsi="Arial" w:cs="Arial"/>
            <w:sz w:val="24"/>
            <w:szCs w:val="24"/>
          </w:rPr>
          <w:delText xml:space="preserve">and </w:delText>
        </w:r>
      </w:del>
      <w:r w:rsidR="00793858">
        <w:rPr>
          <w:rFonts w:ascii="Arial" w:hAnsi="Arial" w:cs="Arial"/>
          <w:sz w:val="24"/>
          <w:szCs w:val="24"/>
        </w:rPr>
        <w:t>process information.</w:t>
      </w:r>
      <w:del w:id="43" w:author="Jorg Grandl, Ph.D." w:date="2023-11-11T15:11:00Z">
        <w:r w:rsidR="00793858" w:rsidDel="00F273E9">
          <w:rPr>
            <w:rFonts w:ascii="Arial" w:hAnsi="Arial" w:cs="Arial"/>
            <w:sz w:val="24"/>
            <w:szCs w:val="24"/>
          </w:rPr>
          <w:delText xml:space="preserve"> When successful, such theories should</w:delText>
        </w:r>
        <w:r w:rsidR="00171748" w:rsidDel="00F273E9">
          <w:rPr>
            <w:rFonts w:ascii="Arial" w:hAnsi="Arial" w:cs="Arial"/>
            <w:sz w:val="24"/>
            <w:szCs w:val="24"/>
          </w:rPr>
          <w:delText xml:space="preserve"> </w:delText>
        </w:r>
        <w:r w:rsidR="00DC27F9" w:rsidDel="00F273E9">
          <w:rPr>
            <w:rFonts w:ascii="Arial" w:hAnsi="Arial" w:cs="Arial"/>
            <w:sz w:val="24"/>
            <w:szCs w:val="24"/>
          </w:rPr>
          <w:delText>unif</w:delText>
        </w:r>
        <w:r w:rsidR="002E11D2" w:rsidDel="00F273E9">
          <w:rPr>
            <w:rFonts w:ascii="Arial" w:hAnsi="Arial" w:cs="Arial"/>
            <w:sz w:val="24"/>
            <w:szCs w:val="24"/>
          </w:rPr>
          <w:delText>y experimental findings</w:delText>
        </w:r>
      </w:del>
      <w:del w:id="44" w:author="Jorg Grandl, Ph.D." w:date="2023-11-11T15:05:00Z">
        <w:r w:rsidR="00DC27F9" w:rsidDel="00F273E9">
          <w:rPr>
            <w:rFonts w:ascii="Arial" w:hAnsi="Arial" w:cs="Arial"/>
            <w:sz w:val="24"/>
            <w:szCs w:val="24"/>
          </w:rPr>
          <w:delText xml:space="preserve"> under sets of</w:delText>
        </w:r>
        <w:r w:rsidR="002E11D2" w:rsidDel="00F273E9">
          <w:rPr>
            <w:rFonts w:ascii="Arial" w:hAnsi="Arial" w:cs="Arial"/>
            <w:sz w:val="24"/>
            <w:szCs w:val="24"/>
          </w:rPr>
          <w:delText xml:space="preserve"> </w:delText>
        </w:r>
        <w:r w:rsidR="00DC27F9" w:rsidDel="00F273E9">
          <w:rPr>
            <w:rFonts w:ascii="Arial" w:hAnsi="Arial" w:cs="Arial"/>
            <w:sz w:val="24"/>
            <w:szCs w:val="24"/>
          </w:rPr>
          <w:delText>fundamental principles</w:delText>
        </w:r>
        <w:r w:rsidR="00793858" w:rsidDel="00F273E9">
          <w:rPr>
            <w:rFonts w:ascii="Arial" w:hAnsi="Arial" w:cs="Arial"/>
            <w:sz w:val="24"/>
            <w:szCs w:val="24"/>
          </w:rPr>
          <w:delText xml:space="preserve"> that explain what computations neurons perform</w:delText>
        </w:r>
        <w:r w:rsidR="00DC27F9" w:rsidDel="00F273E9">
          <w:rPr>
            <w:rFonts w:ascii="Arial" w:hAnsi="Arial" w:cs="Arial"/>
            <w:sz w:val="24"/>
            <w:szCs w:val="24"/>
          </w:rPr>
          <w:delText xml:space="preserve">. </w:delText>
        </w:r>
      </w:del>
      <w:del w:id="45" w:author="Jorg Grandl, Ph.D." w:date="2023-11-11T15:11:00Z">
        <w:r w:rsidR="002C2FA4" w:rsidDel="00F273E9">
          <w:rPr>
            <w:rFonts w:ascii="Arial" w:hAnsi="Arial" w:cs="Arial"/>
            <w:sz w:val="24"/>
            <w:szCs w:val="24"/>
          </w:rPr>
          <w:delText xml:space="preserve">. </w:delText>
        </w:r>
      </w:del>
      <w:ins w:id="46" w:author="Jorg Grandl, Ph.D." w:date="2023-11-11T15:12:00Z">
        <w:r>
          <w:rPr>
            <w:rFonts w:ascii="Arial" w:hAnsi="Arial" w:cs="Arial"/>
            <w:sz w:val="24"/>
            <w:szCs w:val="24"/>
          </w:rPr>
          <w:t xml:space="preserve"> </w:t>
        </w:r>
      </w:ins>
      <w:r w:rsidR="00D9598B">
        <w:rPr>
          <w:rFonts w:ascii="Arial" w:hAnsi="Arial" w:cs="Arial"/>
          <w:sz w:val="24"/>
          <w:szCs w:val="24"/>
        </w:rPr>
        <w:t xml:space="preserve">My goal </w:t>
      </w:r>
      <w:del w:id="47" w:author="Jorg Grandl, Ph.D." w:date="2023-11-11T15:12:00Z">
        <w:r w:rsidR="00D9598B" w:rsidDel="00F273E9">
          <w:rPr>
            <w:rFonts w:ascii="Arial" w:hAnsi="Arial" w:cs="Arial"/>
            <w:sz w:val="24"/>
            <w:szCs w:val="24"/>
          </w:rPr>
          <w:delText xml:space="preserve">as a researcher </w:delText>
        </w:r>
      </w:del>
      <w:r w:rsidR="00D9598B">
        <w:rPr>
          <w:rFonts w:ascii="Arial" w:hAnsi="Arial" w:cs="Arial"/>
          <w:sz w:val="24"/>
          <w:szCs w:val="24"/>
        </w:rPr>
        <w:t xml:space="preserve">is to </w:t>
      </w:r>
      <w:del w:id="48" w:author="Jorg Grandl, Ph.D." w:date="2023-11-11T15:12:00Z">
        <w:r w:rsidR="00D9598B" w:rsidDel="00F273E9">
          <w:rPr>
            <w:rFonts w:ascii="Arial" w:hAnsi="Arial" w:cs="Arial"/>
            <w:sz w:val="24"/>
            <w:szCs w:val="24"/>
          </w:rPr>
          <w:delText xml:space="preserve">bridge that gap </w:delText>
        </w:r>
        <w:r w:rsidR="001B32A0" w:rsidDel="00F273E9">
          <w:rPr>
            <w:rFonts w:ascii="Arial" w:hAnsi="Arial" w:cs="Arial"/>
            <w:sz w:val="24"/>
            <w:szCs w:val="24"/>
          </w:rPr>
          <w:delText xml:space="preserve">by </w:delText>
        </w:r>
      </w:del>
      <w:r w:rsidR="00D9598B">
        <w:rPr>
          <w:rFonts w:ascii="Arial" w:hAnsi="Arial" w:cs="Arial"/>
          <w:sz w:val="24"/>
          <w:szCs w:val="24"/>
        </w:rPr>
        <w:t>develop</w:t>
      </w:r>
      <w:del w:id="49" w:author="Jorg Grandl, Ph.D." w:date="2023-11-11T15:12:00Z">
        <w:r w:rsidR="001B32A0" w:rsidDel="00F273E9">
          <w:rPr>
            <w:rFonts w:ascii="Arial" w:hAnsi="Arial" w:cs="Arial"/>
            <w:sz w:val="24"/>
            <w:szCs w:val="24"/>
          </w:rPr>
          <w:delText>ing</w:delText>
        </w:r>
      </w:del>
      <w:r w:rsidR="00D9598B">
        <w:rPr>
          <w:rFonts w:ascii="Arial" w:hAnsi="Arial" w:cs="Arial"/>
          <w:sz w:val="24"/>
          <w:szCs w:val="24"/>
        </w:rPr>
        <w:t xml:space="preserve"> </w:t>
      </w:r>
      <w:ins w:id="50" w:author="Jorg Grandl, Ph.D." w:date="2023-11-11T15:15:00Z">
        <w:r w:rsidR="00BB3D90">
          <w:rPr>
            <w:rFonts w:ascii="Arial" w:hAnsi="Arial" w:cs="Arial"/>
            <w:sz w:val="24"/>
            <w:szCs w:val="24"/>
          </w:rPr>
          <w:t xml:space="preserve">such </w:t>
        </w:r>
      </w:ins>
      <w:del w:id="51" w:author="Jorg Grandl, Ph.D." w:date="2023-11-11T15:12:00Z">
        <w:r w:rsidR="00D9598B" w:rsidDel="00F273E9">
          <w:rPr>
            <w:rFonts w:ascii="Arial" w:hAnsi="Arial" w:cs="Arial"/>
            <w:sz w:val="24"/>
            <w:szCs w:val="24"/>
          </w:rPr>
          <w:delText xml:space="preserve">theories </w:delText>
        </w:r>
      </w:del>
      <w:ins w:id="52" w:author="Jorg Grandl, Ph.D." w:date="2023-11-11T15:12:00Z">
        <w:r>
          <w:rPr>
            <w:rFonts w:ascii="Arial" w:hAnsi="Arial" w:cs="Arial"/>
            <w:sz w:val="24"/>
            <w:szCs w:val="24"/>
          </w:rPr>
          <w:t>normative explanations.</w:t>
        </w:r>
      </w:ins>
      <w:del w:id="53" w:author="Jorg Grandl, Ph.D." w:date="2023-11-11T15:12:00Z">
        <w:r w:rsidR="001B32A0" w:rsidDel="00F273E9">
          <w:rPr>
            <w:rFonts w:ascii="Arial" w:hAnsi="Arial" w:cs="Arial"/>
            <w:sz w:val="24"/>
            <w:szCs w:val="24"/>
          </w:rPr>
          <w:delText>that offer principled explanations for unifying phenomena in neuroscience</w:delText>
        </w:r>
        <w:r w:rsidR="00D9598B" w:rsidDel="00F273E9">
          <w:rPr>
            <w:rFonts w:ascii="Arial" w:hAnsi="Arial" w:cs="Arial"/>
            <w:sz w:val="24"/>
            <w:szCs w:val="24"/>
          </w:rPr>
          <w:delText xml:space="preserve">. </w:delText>
        </w:r>
        <w:r w:rsidR="001B32A0" w:rsidDel="00F273E9">
          <w:rPr>
            <w:rFonts w:ascii="Arial" w:hAnsi="Arial" w:cs="Arial"/>
            <w:sz w:val="24"/>
            <w:szCs w:val="24"/>
          </w:rPr>
          <w:delText xml:space="preserve">To </w:delText>
        </w:r>
        <w:r w:rsidR="00DA758E" w:rsidDel="00F273E9">
          <w:rPr>
            <w:rFonts w:ascii="Arial" w:hAnsi="Arial" w:cs="Arial"/>
            <w:sz w:val="24"/>
            <w:szCs w:val="24"/>
          </w:rPr>
          <w:delText xml:space="preserve">that </w:delText>
        </w:r>
        <w:r w:rsidR="001B32A0" w:rsidDel="00F273E9">
          <w:rPr>
            <w:rFonts w:ascii="Arial" w:hAnsi="Arial" w:cs="Arial"/>
            <w:sz w:val="24"/>
            <w:szCs w:val="24"/>
          </w:rPr>
          <w:delText>end</w:delText>
        </w:r>
        <w:r w:rsidR="00DA758E" w:rsidDel="00F273E9">
          <w:rPr>
            <w:rFonts w:ascii="Arial" w:hAnsi="Arial" w:cs="Arial"/>
            <w:sz w:val="24"/>
            <w:szCs w:val="24"/>
          </w:rPr>
          <w:delText xml:space="preserve">, </w:delText>
        </w:r>
      </w:del>
      <w:del w:id="54" w:author="Jorg Grandl, Ph.D." w:date="2023-11-11T15:07:00Z">
        <w:r w:rsidR="00DA758E" w:rsidDel="00F273E9">
          <w:rPr>
            <w:rFonts w:ascii="Arial" w:hAnsi="Arial" w:cs="Arial"/>
            <w:sz w:val="24"/>
            <w:szCs w:val="24"/>
          </w:rPr>
          <w:delText xml:space="preserve">I am currently </w:delText>
        </w:r>
        <w:r w:rsidR="002C2FA4" w:rsidDel="00F273E9">
          <w:rPr>
            <w:rFonts w:ascii="Arial" w:hAnsi="Arial" w:cs="Arial"/>
            <w:sz w:val="24"/>
            <w:szCs w:val="24"/>
          </w:rPr>
          <w:delText xml:space="preserve">doing theoretical work </w:delText>
        </w:r>
        <w:r w:rsidR="001B32A0" w:rsidDel="00F273E9">
          <w:rPr>
            <w:rFonts w:ascii="Arial" w:hAnsi="Arial" w:cs="Arial"/>
            <w:sz w:val="24"/>
            <w:szCs w:val="24"/>
          </w:rPr>
          <w:delText>o</w:delText>
        </w:r>
        <w:r w:rsidR="002C2FA4" w:rsidDel="00F273E9">
          <w:rPr>
            <w:rFonts w:ascii="Arial" w:hAnsi="Arial" w:cs="Arial"/>
            <w:sz w:val="24"/>
            <w:szCs w:val="24"/>
          </w:rPr>
          <w:delText xml:space="preserve">n the retina under the supervision of John Pearson at Duke University. </w:delText>
        </w:r>
      </w:del>
      <w:ins w:id="55" w:author="Jorg Grandl, Ph.D." w:date="2023-11-11T15:13:00Z">
        <w:r>
          <w:rPr>
            <w:rFonts w:ascii="Arial" w:hAnsi="Arial" w:cs="Arial"/>
            <w:sz w:val="24"/>
            <w:szCs w:val="24"/>
          </w:rPr>
          <w:t xml:space="preserve"> </w:t>
        </w:r>
      </w:ins>
      <w:del w:id="56" w:author="Jorg Grandl, Ph.D." w:date="2023-11-11T15:06:00Z">
        <w:r w:rsidR="002C2FA4" w:rsidDel="00F273E9">
          <w:rPr>
            <w:rFonts w:ascii="Arial" w:hAnsi="Arial" w:cs="Arial"/>
            <w:sz w:val="24"/>
            <w:szCs w:val="24"/>
          </w:rPr>
          <w:delText xml:space="preserve">My long-term goal is to become a professor in theoretical neuroscience at a top University like Duke. </w:delText>
        </w:r>
      </w:del>
      <w:del w:id="57" w:author="Jorg Grandl, Ph.D." w:date="2023-11-11T15:13:00Z">
        <w:r w:rsidR="002C2FA4" w:rsidDel="00F273E9">
          <w:rPr>
            <w:rFonts w:ascii="Arial" w:hAnsi="Arial" w:cs="Arial"/>
            <w:sz w:val="24"/>
            <w:szCs w:val="24"/>
          </w:rPr>
          <w:delText>I personally believe that it is only a matter of time before we develop general theories that</w:delText>
        </w:r>
        <w:r w:rsidR="0030486E" w:rsidDel="00F273E9">
          <w:rPr>
            <w:rFonts w:ascii="Arial" w:hAnsi="Arial" w:cs="Arial"/>
            <w:sz w:val="24"/>
            <w:szCs w:val="24"/>
          </w:rPr>
          <w:delText xml:space="preserve"> explain how the brain functions</w:delText>
        </w:r>
        <w:r w:rsidR="002C2FA4" w:rsidDel="00F273E9">
          <w:rPr>
            <w:rFonts w:ascii="Arial" w:hAnsi="Arial" w:cs="Arial"/>
            <w:sz w:val="24"/>
            <w:szCs w:val="24"/>
          </w:rPr>
          <w:delText xml:space="preserve">, and I would love to </w:delText>
        </w:r>
        <w:r w:rsidR="002D319B" w:rsidDel="00F273E9">
          <w:rPr>
            <w:rFonts w:ascii="Arial" w:hAnsi="Arial" w:cs="Arial"/>
            <w:sz w:val="24"/>
            <w:szCs w:val="24"/>
          </w:rPr>
          <w:delText>dedicate my career to</w:delText>
        </w:r>
        <w:r w:rsidR="00BD3C8F" w:rsidDel="00F273E9">
          <w:rPr>
            <w:rFonts w:ascii="Arial" w:hAnsi="Arial" w:cs="Arial"/>
            <w:sz w:val="24"/>
            <w:szCs w:val="24"/>
          </w:rPr>
          <w:delText xml:space="preserve"> help push theoretical neuroscience </w:delText>
        </w:r>
        <w:r w:rsidR="00135DBD" w:rsidDel="00F273E9">
          <w:rPr>
            <w:rFonts w:ascii="Arial" w:hAnsi="Arial" w:cs="Arial"/>
            <w:sz w:val="24"/>
            <w:szCs w:val="24"/>
          </w:rPr>
          <w:delText xml:space="preserve">to develop such unifying principles. </w:delText>
        </w:r>
        <w:r w:rsidR="002C2FA4" w:rsidDel="00F273E9">
          <w:rPr>
            <w:rFonts w:ascii="Arial" w:hAnsi="Arial" w:cs="Arial"/>
            <w:sz w:val="24"/>
            <w:szCs w:val="24"/>
          </w:rPr>
          <w:delText xml:space="preserve"> </w:delText>
        </w:r>
      </w:del>
    </w:p>
    <w:p w14:paraId="23BC01D3" w14:textId="77777777" w:rsidR="00BB3D90" w:rsidRDefault="00BC338D">
      <w:pPr>
        <w:spacing w:line="360" w:lineRule="auto"/>
        <w:rPr>
          <w:ins w:id="58" w:author="Jorg Grandl, Ph.D." w:date="2023-11-11T15:14:00Z"/>
          <w:rFonts w:ascii="Arial" w:hAnsi="Arial" w:cs="Arial"/>
          <w:sz w:val="24"/>
          <w:szCs w:val="24"/>
        </w:rPr>
        <w:pPrChange w:id="59" w:author="Jorg Grandl, Ph.D." w:date="2023-11-11T15:15:00Z">
          <w:pPr>
            <w:spacing w:line="360" w:lineRule="auto"/>
            <w:jc w:val="both"/>
          </w:pPr>
        </w:pPrChange>
      </w:pPr>
      <w:del w:id="60" w:author="Jorg Grandl, Ph.D." w:date="2023-11-11T15:13:00Z">
        <w:r w:rsidDel="00F273E9">
          <w:rPr>
            <w:rFonts w:ascii="Arial" w:hAnsi="Arial" w:cs="Arial"/>
            <w:sz w:val="24"/>
            <w:szCs w:val="24"/>
          </w:rPr>
          <w:tab/>
        </w:r>
        <w:r w:rsidR="00135DBD" w:rsidDel="00F273E9">
          <w:rPr>
            <w:rFonts w:ascii="Arial" w:hAnsi="Arial" w:cs="Arial"/>
            <w:sz w:val="24"/>
            <w:szCs w:val="24"/>
          </w:rPr>
          <w:delText xml:space="preserve"> </w:delText>
        </w:r>
      </w:del>
      <w:r w:rsidR="009936A9">
        <w:rPr>
          <w:rFonts w:ascii="Arial" w:hAnsi="Arial" w:cs="Arial"/>
          <w:sz w:val="24"/>
          <w:szCs w:val="24"/>
        </w:rPr>
        <w:t xml:space="preserve">The </w:t>
      </w:r>
      <w:del w:id="61" w:author="Jorg Grandl, Ph.D." w:date="2023-11-11T15:13:00Z">
        <w:r w:rsidR="009936A9" w:rsidDel="00F273E9">
          <w:rPr>
            <w:rFonts w:ascii="Arial" w:hAnsi="Arial" w:cs="Arial"/>
            <w:sz w:val="24"/>
            <w:szCs w:val="24"/>
          </w:rPr>
          <w:delText xml:space="preserve">early </w:delText>
        </w:r>
      </w:del>
      <w:r w:rsidR="009936A9">
        <w:rPr>
          <w:rFonts w:ascii="Arial" w:hAnsi="Arial" w:cs="Arial"/>
          <w:sz w:val="24"/>
          <w:szCs w:val="24"/>
        </w:rPr>
        <w:t xml:space="preserve">visual system is one of the </w:t>
      </w:r>
      <w:ins w:id="62" w:author="Jorg Grandl, Ph.D." w:date="2023-11-11T15:13:00Z">
        <w:r w:rsidR="00F273E9">
          <w:rPr>
            <w:rFonts w:ascii="Arial" w:hAnsi="Arial" w:cs="Arial"/>
            <w:sz w:val="24"/>
            <w:szCs w:val="24"/>
          </w:rPr>
          <w:t xml:space="preserve">best understood </w:t>
        </w:r>
      </w:ins>
      <w:r w:rsidR="009936A9">
        <w:rPr>
          <w:rFonts w:ascii="Arial" w:hAnsi="Arial" w:cs="Arial"/>
          <w:sz w:val="24"/>
          <w:szCs w:val="24"/>
        </w:rPr>
        <w:t>neural systems</w:t>
      </w:r>
      <w:del w:id="63" w:author="Jorg Grandl, Ph.D." w:date="2023-11-11T15:13:00Z">
        <w:r w:rsidR="009936A9" w:rsidDel="00F273E9">
          <w:rPr>
            <w:rFonts w:ascii="Arial" w:hAnsi="Arial" w:cs="Arial"/>
            <w:sz w:val="24"/>
            <w:szCs w:val="24"/>
          </w:rPr>
          <w:delText xml:space="preserve"> best </w:delText>
        </w:r>
        <w:r w:rsidR="000F7D94" w:rsidDel="00F273E9">
          <w:rPr>
            <w:rFonts w:ascii="Arial" w:hAnsi="Arial" w:cs="Arial"/>
            <w:sz w:val="24"/>
            <w:szCs w:val="24"/>
          </w:rPr>
          <w:delText>understood</w:delText>
        </w:r>
      </w:del>
      <w:r w:rsidR="009936A9">
        <w:rPr>
          <w:rFonts w:ascii="Arial" w:hAnsi="Arial" w:cs="Arial"/>
          <w:sz w:val="24"/>
          <w:szCs w:val="24"/>
        </w:rPr>
        <w:t xml:space="preserve">, making it a great </w:t>
      </w:r>
      <w:del w:id="64" w:author="Jorg Grandl, Ph.D." w:date="2023-11-11T15:14:00Z">
        <w:r w:rsidR="009936A9" w:rsidDel="00BB3D90">
          <w:rPr>
            <w:rFonts w:ascii="Arial" w:hAnsi="Arial" w:cs="Arial"/>
            <w:sz w:val="24"/>
            <w:szCs w:val="24"/>
          </w:rPr>
          <w:delText xml:space="preserve">foundation </w:delText>
        </w:r>
      </w:del>
      <w:ins w:id="65" w:author="Jorg Grandl, Ph.D." w:date="2023-11-11T15:14:00Z">
        <w:r w:rsidR="00BB3D90">
          <w:rPr>
            <w:rFonts w:ascii="Arial" w:hAnsi="Arial" w:cs="Arial"/>
            <w:sz w:val="24"/>
            <w:szCs w:val="24"/>
          </w:rPr>
          <w:t xml:space="preserve">field </w:t>
        </w:r>
      </w:ins>
      <w:r w:rsidR="009936A9">
        <w:rPr>
          <w:rFonts w:ascii="Arial" w:hAnsi="Arial" w:cs="Arial"/>
          <w:sz w:val="24"/>
          <w:szCs w:val="24"/>
        </w:rPr>
        <w:t>for building normative explanations</w:t>
      </w:r>
      <w:del w:id="66" w:author="Jorg Grandl, Ph.D." w:date="2023-11-11T15:14:00Z">
        <w:r w:rsidR="009936A9" w:rsidDel="00BB3D90">
          <w:rPr>
            <w:rFonts w:ascii="Arial" w:hAnsi="Arial" w:cs="Arial"/>
            <w:sz w:val="24"/>
            <w:szCs w:val="24"/>
          </w:rPr>
          <w:delText xml:space="preserve"> of how neural systems function</w:delText>
        </w:r>
      </w:del>
      <w:r w:rsidR="009936A9">
        <w:rPr>
          <w:rFonts w:ascii="Arial" w:hAnsi="Arial" w:cs="Arial"/>
          <w:sz w:val="24"/>
          <w:szCs w:val="24"/>
        </w:rPr>
        <w:t>.</w:t>
      </w:r>
      <w:r w:rsidR="000F7D94">
        <w:rPr>
          <w:rFonts w:ascii="Arial" w:hAnsi="Arial" w:cs="Arial"/>
          <w:sz w:val="24"/>
          <w:szCs w:val="24"/>
        </w:rPr>
        <w:t xml:space="preserve"> </w:t>
      </w:r>
    </w:p>
    <w:p w14:paraId="4E6F0DDB" w14:textId="41B6FE1F" w:rsidR="00085342" w:rsidRDefault="00990C55" w:rsidP="00BB3D90">
      <w:pPr>
        <w:spacing w:line="360" w:lineRule="auto"/>
        <w:rPr>
          <w:ins w:id="67" w:author="Jorg Grandl, Ph.D." w:date="2023-11-11T15:19:00Z"/>
          <w:rFonts w:ascii="Arial" w:hAnsi="Arial" w:cs="Arial"/>
          <w:sz w:val="24"/>
          <w:szCs w:val="24"/>
        </w:rPr>
      </w:pPr>
      <w:del w:id="68" w:author="Jorg Grandl, Ph.D." w:date="2023-11-11T15:15:00Z">
        <w:r w:rsidDel="00BB3D90">
          <w:rPr>
            <w:rFonts w:ascii="Arial" w:hAnsi="Arial" w:cs="Arial"/>
            <w:sz w:val="24"/>
            <w:szCs w:val="24"/>
          </w:rPr>
          <w:delText>This became apparent to me at the end of my undergraduate studies</w:delText>
        </w:r>
      </w:del>
      <w:ins w:id="69" w:author="Jorg Grandl, Ph.D." w:date="2023-11-11T15:18:00Z">
        <w:r w:rsidR="00BB3D90">
          <w:rPr>
            <w:rFonts w:ascii="Arial" w:hAnsi="Arial" w:cs="Arial"/>
            <w:sz w:val="24"/>
            <w:szCs w:val="24"/>
          </w:rPr>
          <w:t>For this</w:t>
        </w:r>
      </w:ins>
      <w:r>
        <w:rPr>
          <w:rFonts w:ascii="Arial" w:hAnsi="Arial" w:cs="Arial"/>
          <w:sz w:val="24"/>
          <w:szCs w:val="24"/>
        </w:rPr>
        <w:t xml:space="preserve">, </w:t>
      </w:r>
      <w:del w:id="70" w:author="Jorg Grandl, Ph.D." w:date="2023-11-11T15:15:00Z">
        <w:r w:rsidDel="00BB3D90">
          <w:rPr>
            <w:rFonts w:ascii="Arial" w:hAnsi="Arial" w:cs="Arial"/>
            <w:sz w:val="24"/>
            <w:szCs w:val="24"/>
          </w:rPr>
          <w:delText xml:space="preserve">which is why </w:delText>
        </w:r>
      </w:del>
      <w:r>
        <w:rPr>
          <w:rFonts w:ascii="Arial" w:hAnsi="Arial" w:cs="Arial"/>
          <w:sz w:val="24"/>
          <w:szCs w:val="24"/>
        </w:rPr>
        <w:t xml:space="preserve">I </w:t>
      </w:r>
      <w:del w:id="71" w:author="Jorg Grandl, Ph.D." w:date="2023-11-11T15:15:00Z">
        <w:r w:rsidDel="00BB3D90">
          <w:rPr>
            <w:rFonts w:ascii="Arial" w:hAnsi="Arial" w:cs="Arial"/>
            <w:sz w:val="24"/>
            <w:szCs w:val="24"/>
          </w:rPr>
          <w:delText>chose to</w:delText>
        </w:r>
        <w:r w:rsidR="00BD3C8F" w:rsidDel="00BB3D90">
          <w:rPr>
            <w:rFonts w:ascii="Arial" w:hAnsi="Arial" w:cs="Arial"/>
            <w:sz w:val="24"/>
            <w:szCs w:val="24"/>
          </w:rPr>
          <w:delText xml:space="preserve"> research</w:delText>
        </w:r>
      </w:del>
      <w:ins w:id="72" w:author="Jorg Grandl, Ph.D." w:date="2023-11-11T15:15:00Z">
        <w:r w:rsidR="00BB3D90">
          <w:rPr>
            <w:rFonts w:ascii="Arial" w:hAnsi="Arial" w:cs="Arial"/>
            <w:sz w:val="24"/>
            <w:szCs w:val="24"/>
          </w:rPr>
          <w:t>studied</w:t>
        </w:r>
      </w:ins>
      <w:r w:rsidR="00BD3C8F">
        <w:rPr>
          <w:rFonts w:ascii="Arial" w:hAnsi="Arial" w:cs="Arial"/>
          <w:sz w:val="24"/>
          <w:szCs w:val="24"/>
        </w:rPr>
        <w:t xml:space="preserve"> visual neuroscience under the supervision of Dr. Curtis Baker for my </w:t>
      </w:r>
      <w:r>
        <w:rPr>
          <w:rFonts w:ascii="Arial" w:hAnsi="Arial" w:cs="Arial"/>
          <w:sz w:val="24"/>
          <w:szCs w:val="24"/>
        </w:rPr>
        <w:t>Master’s</w:t>
      </w:r>
      <w:r w:rsidR="00BD3C8F">
        <w:rPr>
          <w:rFonts w:ascii="Arial" w:hAnsi="Arial" w:cs="Arial"/>
          <w:sz w:val="24"/>
          <w:szCs w:val="24"/>
        </w:rPr>
        <w:t xml:space="preserve"> </w:t>
      </w:r>
      <w:ins w:id="73" w:author="Jorg Grandl, Ph.D." w:date="2023-11-11T15:18:00Z">
        <w:r w:rsidR="00BB3D90">
          <w:rPr>
            <w:rFonts w:ascii="Arial" w:hAnsi="Arial" w:cs="Arial"/>
            <w:sz w:val="24"/>
            <w:szCs w:val="24"/>
          </w:rPr>
          <w:t xml:space="preserve">degree </w:t>
        </w:r>
      </w:ins>
      <w:r w:rsidR="00BD3C8F">
        <w:rPr>
          <w:rFonts w:ascii="Arial" w:hAnsi="Arial" w:cs="Arial"/>
          <w:sz w:val="24"/>
          <w:szCs w:val="24"/>
        </w:rPr>
        <w:t>at McGill University. In th</w:t>
      </w:r>
      <w:r w:rsidR="001B32A0">
        <w:rPr>
          <w:rFonts w:ascii="Arial" w:hAnsi="Arial" w:cs="Arial"/>
          <w:sz w:val="24"/>
          <w:szCs w:val="24"/>
        </w:rPr>
        <w:t>at</w:t>
      </w:r>
      <w:r w:rsidR="00BD3C8F">
        <w:rPr>
          <w:rFonts w:ascii="Arial" w:hAnsi="Arial" w:cs="Arial"/>
          <w:sz w:val="24"/>
          <w:szCs w:val="24"/>
        </w:rPr>
        <w:t xml:space="preserve"> work, </w:t>
      </w:r>
      <w:ins w:id="74" w:author="Jorg Grandl, Ph.D." w:date="2023-11-11T15:16:00Z">
        <w:r w:rsidR="00BB3D90">
          <w:rPr>
            <w:rFonts w:ascii="Arial" w:hAnsi="Arial" w:cs="Arial"/>
            <w:sz w:val="24"/>
            <w:szCs w:val="24"/>
          </w:rPr>
          <w:t xml:space="preserve">I used machine learning </w:t>
        </w:r>
      </w:ins>
      <w:ins w:id="75" w:author="David St-Amand" w:date="2023-11-13T00:47:00Z">
        <w:r w:rsidR="006647E8">
          <w:rPr>
            <w:rFonts w:ascii="Arial" w:hAnsi="Arial" w:cs="Arial"/>
            <w:sz w:val="24"/>
            <w:szCs w:val="24"/>
            <w:lang w:val="en-AI"/>
          </w:rPr>
          <w:t>to model</w:t>
        </w:r>
      </w:ins>
      <w:ins w:id="76" w:author="Jorg Grandl, Ph.D." w:date="2023-11-11T15:16:00Z">
        <w:del w:id="77" w:author="David St-Amand" w:date="2023-11-13T00:47:00Z">
          <w:r w:rsidR="00BB3D90" w:rsidDel="006647E8">
            <w:rPr>
              <w:rFonts w:ascii="Arial" w:hAnsi="Arial" w:cs="Arial"/>
              <w:sz w:val="24"/>
              <w:szCs w:val="24"/>
            </w:rPr>
            <w:delText xml:space="preserve">for </w:delText>
          </w:r>
        </w:del>
      </w:ins>
      <w:del w:id="78" w:author="Jorg Grandl, Ph.D." w:date="2023-11-11T15:16:00Z">
        <w:r w:rsidR="001B32A0" w:rsidDel="00BB3D90">
          <w:rPr>
            <w:rFonts w:ascii="Arial" w:hAnsi="Arial" w:cs="Arial"/>
            <w:sz w:val="24"/>
            <w:szCs w:val="24"/>
          </w:rPr>
          <w:delText xml:space="preserve">modeled </w:delText>
        </w:r>
      </w:del>
      <w:ins w:id="79" w:author="Jorg Grandl, Ph.D." w:date="2023-11-11T15:16:00Z">
        <w:del w:id="80" w:author="David St-Amand" w:date="2023-11-13T00:47:00Z">
          <w:r w:rsidR="00BB3D90" w:rsidDel="006647E8">
            <w:rPr>
              <w:rFonts w:ascii="Arial" w:hAnsi="Arial" w:cs="Arial"/>
              <w:sz w:val="24"/>
              <w:szCs w:val="24"/>
            </w:rPr>
            <w:delText>modeling</w:delText>
          </w:r>
        </w:del>
        <w:r w:rsidR="00BB3D90">
          <w:rPr>
            <w:rFonts w:ascii="Arial" w:hAnsi="Arial" w:cs="Arial"/>
            <w:sz w:val="24"/>
            <w:szCs w:val="24"/>
          </w:rPr>
          <w:t xml:space="preserve"> </w:t>
        </w:r>
      </w:ins>
      <w:ins w:id="81" w:author="David St-Amand" w:date="2023-11-13T00:47:00Z">
        <w:r w:rsidR="006647E8">
          <w:rPr>
            <w:rFonts w:ascii="Arial" w:hAnsi="Arial" w:cs="Arial"/>
            <w:sz w:val="24"/>
            <w:szCs w:val="24"/>
            <w:lang w:val="en-AI"/>
          </w:rPr>
          <w:t xml:space="preserve">recorded </w:t>
        </w:r>
      </w:ins>
      <w:r w:rsidR="001B32A0">
        <w:rPr>
          <w:rFonts w:ascii="Arial" w:hAnsi="Arial" w:cs="Arial"/>
          <w:sz w:val="24"/>
          <w:szCs w:val="24"/>
        </w:rPr>
        <w:t>responses of the primary visual cortex to natural images</w:t>
      </w:r>
      <w:ins w:id="82" w:author="David St-Amand" w:date="2023-11-13T00:47:00Z">
        <w:r w:rsidR="006647E8">
          <w:rPr>
            <w:rFonts w:ascii="Arial" w:hAnsi="Arial" w:cs="Arial"/>
            <w:sz w:val="24"/>
            <w:szCs w:val="24"/>
            <w:lang w:val="en-AI"/>
          </w:rPr>
          <w:t>.</w:t>
        </w:r>
      </w:ins>
      <w:ins w:id="83" w:author="Jorg Grandl, Ph.D." w:date="2023-11-11T15:16:00Z">
        <w:del w:id="84" w:author="David St-Amand" w:date="2023-11-13T00:47:00Z">
          <w:r w:rsidR="00BB3D90" w:rsidDel="006647E8">
            <w:rPr>
              <w:rFonts w:ascii="Arial" w:hAnsi="Arial" w:cs="Arial"/>
              <w:sz w:val="24"/>
              <w:szCs w:val="24"/>
            </w:rPr>
            <w:delText>,</w:delText>
          </w:r>
        </w:del>
        <w:r w:rsidR="00BB3D90">
          <w:rPr>
            <w:rFonts w:ascii="Arial" w:hAnsi="Arial" w:cs="Arial"/>
            <w:sz w:val="24"/>
            <w:szCs w:val="24"/>
          </w:rPr>
          <w:t xml:space="preserve"> </w:t>
        </w:r>
      </w:ins>
      <w:ins w:id="85" w:author="David St-Amand" w:date="2023-11-13T00:47:00Z">
        <w:r w:rsidR="006647E8">
          <w:rPr>
            <w:rFonts w:ascii="Arial" w:hAnsi="Arial" w:cs="Arial"/>
            <w:sz w:val="24"/>
            <w:szCs w:val="24"/>
            <w:lang w:val="en-AI"/>
          </w:rPr>
          <w:t>I</w:t>
        </w:r>
      </w:ins>
      <w:ins w:id="86" w:author="Jorg Grandl, Ph.D." w:date="2023-11-11T15:16:00Z">
        <w:del w:id="87" w:author="David St-Amand" w:date="2023-11-13T00:47:00Z">
          <w:r w:rsidR="00BB3D90" w:rsidDel="006647E8">
            <w:rPr>
              <w:rFonts w:ascii="Arial" w:hAnsi="Arial" w:cs="Arial"/>
              <w:sz w:val="24"/>
              <w:szCs w:val="24"/>
            </w:rPr>
            <w:delText>and</w:delText>
          </w:r>
        </w:del>
      </w:ins>
      <w:del w:id="88" w:author="Jorg Grandl, Ph.D." w:date="2023-11-11T15:16:00Z">
        <w:r w:rsidR="001B32A0" w:rsidDel="00BB3D90">
          <w:rPr>
            <w:rFonts w:ascii="Arial" w:hAnsi="Arial" w:cs="Arial"/>
            <w:sz w:val="24"/>
            <w:szCs w:val="24"/>
          </w:rPr>
          <w:delText xml:space="preserve"> using machine learning</w:delText>
        </w:r>
        <w:r w:rsidR="00BD3C8F" w:rsidDel="00BB3D90">
          <w:rPr>
            <w:rFonts w:ascii="Arial" w:hAnsi="Arial" w:cs="Arial"/>
            <w:sz w:val="24"/>
            <w:szCs w:val="24"/>
          </w:rPr>
          <w:delText>. We</w:delText>
        </w:r>
      </w:del>
      <w:r w:rsidR="00BD3C8F">
        <w:rPr>
          <w:rFonts w:ascii="Arial" w:hAnsi="Arial" w:cs="Arial"/>
          <w:sz w:val="24"/>
          <w:szCs w:val="24"/>
        </w:rPr>
        <w:t xml:space="preserve"> showed that </w:t>
      </w:r>
      <w:del w:id="89" w:author="Jorg Grandl, Ph.D." w:date="2023-11-11T15:17:00Z">
        <w:r w:rsidR="00BD3C8F" w:rsidRPr="000C3675" w:rsidDel="00BB3D90">
          <w:rPr>
            <w:rFonts w:ascii="Arial" w:hAnsi="Arial" w:cs="Arial"/>
            <w:sz w:val="24"/>
            <w:szCs w:val="24"/>
          </w:rPr>
          <w:delText>primary visual cortex</w:delText>
        </w:r>
      </w:del>
      <w:ins w:id="90" w:author="Jorg Grandl, Ph.D." w:date="2023-11-11T15:17:00Z">
        <w:r w:rsidR="00BB3D90">
          <w:rPr>
            <w:rFonts w:ascii="Arial" w:hAnsi="Arial" w:cs="Arial"/>
            <w:sz w:val="24"/>
            <w:szCs w:val="24"/>
          </w:rPr>
          <w:t>the involved</w:t>
        </w:r>
      </w:ins>
      <w:r w:rsidR="00BD3C8F" w:rsidRPr="000C3675">
        <w:rPr>
          <w:rFonts w:ascii="Arial" w:hAnsi="Arial" w:cs="Arial"/>
          <w:sz w:val="24"/>
          <w:szCs w:val="24"/>
        </w:rPr>
        <w:t xml:space="preserve"> neurons </w:t>
      </w:r>
      <w:ins w:id="91" w:author="David St-Amand" w:date="2023-11-12T22:00:00Z">
        <w:r w:rsidR="00B97DE7">
          <w:rPr>
            <w:rFonts w:ascii="Arial" w:hAnsi="Arial" w:cs="Arial"/>
            <w:sz w:val="24"/>
            <w:szCs w:val="24"/>
          </w:rPr>
          <w:t>respond more to dark than light stimuli</w:t>
        </w:r>
      </w:ins>
      <w:ins w:id="92" w:author="Jorg Grandl, Ph.D." w:date="2023-11-11T15:17:00Z">
        <w:del w:id="93" w:author="David St-Amand" w:date="2023-11-12T22:00:00Z">
          <w:r w:rsidR="00BB3D90" w:rsidDel="00B97DE7">
            <w:rPr>
              <w:rFonts w:ascii="Arial" w:hAnsi="Arial" w:cs="Arial"/>
              <w:sz w:val="24"/>
              <w:szCs w:val="24"/>
            </w:rPr>
            <w:delText>differ in their responsiveness to light</w:delText>
          </w:r>
        </w:del>
      </w:ins>
      <w:del w:id="94" w:author="Jorg Grandl, Ph.D." w:date="2023-11-11T15:17:00Z">
        <w:r w:rsidR="00BD3C8F" w:rsidRPr="000C3675" w:rsidDel="00BB3D90">
          <w:rPr>
            <w:rFonts w:ascii="Arial" w:hAnsi="Arial" w:cs="Arial"/>
            <w:sz w:val="24"/>
            <w:szCs w:val="24"/>
          </w:rPr>
          <w:delText>have weaker inhibition to dark than light stimuli in their early, but not late, responses</w:delText>
        </w:r>
      </w:del>
      <w:r w:rsidR="00BD3C8F">
        <w:rPr>
          <w:rFonts w:ascii="Arial" w:hAnsi="Arial" w:cs="Arial"/>
          <w:sz w:val="24"/>
          <w:szCs w:val="24"/>
        </w:rPr>
        <w:t xml:space="preserve">. </w:t>
      </w:r>
      <w:r w:rsidR="00BD3C8F" w:rsidRPr="000329D1">
        <w:rPr>
          <w:rFonts w:ascii="Arial" w:hAnsi="Arial" w:cs="Arial"/>
          <w:sz w:val="24"/>
          <w:szCs w:val="24"/>
        </w:rPr>
        <w:t xml:space="preserve">This research </w:t>
      </w:r>
      <w:r w:rsidR="001B32A0">
        <w:rPr>
          <w:rFonts w:ascii="Arial" w:hAnsi="Arial" w:cs="Arial"/>
          <w:sz w:val="24"/>
          <w:szCs w:val="24"/>
        </w:rPr>
        <w:t>resulted in</w:t>
      </w:r>
      <w:r w:rsidR="00BD3C8F" w:rsidRPr="000329D1">
        <w:rPr>
          <w:rFonts w:ascii="Arial" w:hAnsi="Arial" w:cs="Arial"/>
          <w:sz w:val="24"/>
          <w:szCs w:val="24"/>
        </w:rPr>
        <w:t xml:space="preserve"> a first-author paper </w:t>
      </w:r>
      <w:del w:id="95" w:author="Jorg Grandl, Ph.D." w:date="2023-11-11T15:18:00Z">
        <w:r w:rsidR="00BD3C8F" w:rsidRPr="000329D1" w:rsidDel="00BB3D90">
          <w:rPr>
            <w:rFonts w:ascii="Arial" w:hAnsi="Arial" w:cs="Arial"/>
            <w:sz w:val="24"/>
            <w:szCs w:val="24"/>
          </w:rPr>
          <w:delText xml:space="preserve">entitled </w:delText>
        </w:r>
        <w:r w:rsidR="00BD3C8F" w:rsidRPr="000329D1" w:rsidDel="00BB3D90">
          <w:rPr>
            <w:rFonts w:ascii="Arial" w:hAnsi="Arial" w:cs="Arial"/>
            <w:b/>
            <w:bCs/>
            <w:sz w:val="24"/>
            <w:szCs w:val="24"/>
          </w:rPr>
          <w:delText>“Model-based approach shows ON pathway afferents elicit a transient decrease of V1 responses”</w:delText>
        </w:r>
        <w:r w:rsidR="001772CC" w:rsidDel="00BB3D90">
          <w:rPr>
            <w:rFonts w:ascii="Arial" w:hAnsi="Arial" w:cs="Arial"/>
            <w:b/>
            <w:bCs/>
            <w:sz w:val="24"/>
            <w:szCs w:val="24"/>
          </w:rPr>
          <w:delText xml:space="preserve"> </w:delText>
        </w:r>
      </w:del>
      <w:r w:rsidR="001772CC" w:rsidRPr="000329D1">
        <w:rPr>
          <w:rFonts w:ascii="Arial" w:hAnsi="Arial" w:cs="Arial"/>
          <w:sz w:val="24"/>
          <w:szCs w:val="24"/>
        </w:rPr>
        <w:t xml:space="preserve">in the </w:t>
      </w:r>
      <w:r w:rsidR="001772CC" w:rsidRPr="00BB3D90">
        <w:rPr>
          <w:rFonts w:ascii="Arial" w:hAnsi="Arial" w:cs="Arial"/>
          <w:i/>
          <w:iCs/>
          <w:sz w:val="24"/>
          <w:szCs w:val="24"/>
          <w:u w:val="single"/>
          <w:rPrChange w:id="96" w:author="Jorg Grandl, Ph.D." w:date="2023-11-11T15:18:00Z">
            <w:rPr>
              <w:rFonts w:ascii="Arial" w:hAnsi="Arial" w:cs="Arial"/>
              <w:sz w:val="24"/>
              <w:szCs w:val="24"/>
            </w:rPr>
          </w:rPrChange>
        </w:rPr>
        <w:t>Journal of Neuroscience</w:t>
      </w:r>
      <w:r w:rsidR="001772CC">
        <w:rPr>
          <w:rFonts w:ascii="Arial" w:hAnsi="Arial" w:cs="Arial"/>
          <w:sz w:val="24"/>
          <w:szCs w:val="24"/>
        </w:rPr>
        <w:t>.</w:t>
      </w:r>
      <w:r w:rsidR="00085342">
        <w:rPr>
          <w:rFonts w:ascii="Arial" w:hAnsi="Arial" w:cs="Arial"/>
          <w:sz w:val="24"/>
          <w:szCs w:val="24"/>
        </w:rPr>
        <w:t xml:space="preserve"> </w:t>
      </w:r>
      <w:ins w:id="97" w:author="Jorg Grandl, Ph.D." w:date="2023-11-11T15:18:00Z">
        <w:r w:rsidR="00BB3D90">
          <w:rPr>
            <w:rFonts w:ascii="Arial" w:hAnsi="Arial" w:cs="Arial"/>
            <w:sz w:val="24"/>
            <w:szCs w:val="24"/>
          </w:rPr>
          <w:t xml:space="preserve">Thus, my </w:t>
        </w:r>
      </w:ins>
      <w:del w:id="98" w:author="Jorg Grandl, Ph.D." w:date="2023-11-11T15:19:00Z">
        <w:r w:rsidR="00646AE9" w:rsidDel="00BB3D90">
          <w:rPr>
            <w:rFonts w:ascii="Arial" w:hAnsi="Arial" w:cs="Arial"/>
            <w:sz w:val="24"/>
            <w:szCs w:val="24"/>
          </w:rPr>
          <w:delText xml:space="preserve">My </w:delText>
        </w:r>
      </w:del>
      <w:r w:rsidR="00646AE9">
        <w:rPr>
          <w:rFonts w:ascii="Arial" w:hAnsi="Arial" w:cs="Arial"/>
          <w:sz w:val="24"/>
          <w:szCs w:val="24"/>
        </w:rPr>
        <w:t>Master’s</w:t>
      </w:r>
      <w:r w:rsidR="00E61516">
        <w:rPr>
          <w:rFonts w:ascii="Arial" w:hAnsi="Arial" w:cs="Arial"/>
          <w:sz w:val="24"/>
          <w:szCs w:val="24"/>
        </w:rPr>
        <w:t xml:space="preserve"> </w:t>
      </w:r>
      <w:ins w:id="99" w:author="Jorg Grandl, Ph.D." w:date="2023-11-11T15:19:00Z">
        <w:r w:rsidR="00BB3D90">
          <w:rPr>
            <w:rFonts w:ascii="Arial" w:hAnsi="Arial" w:cs="Arial"/>
            <w:sz w:val="24"/>
            <w:szCs w:val="24"/>
          </w:rPr>
          <w:t xml:space="preserve">degree provided me with a </w:t>
        </w:r>
      </w:ins>
      <w:del w:id="100" w:author="Jorg Grandl, Ph.D." w:date="2023-11-11T15:19:00Z">
        <w:r w:rsidR="00E61516" w:rsidDel="00BB3D90">
          <w:rPr>
            <w:rFonts w:ascii="Arial" w:hAnsi="Arial" w:cs="Arial"/>
            <w:sz w:val="24"/>
            <w:szCs w:val="24"/>
          </w:rPr>
          <w:delText xml:space="preserve">granted me a </w:delText>
        </w:r>
      </w:del>
      <w:r w:rsidR="00E61516">
        <w:rPr>
          <w:rFonts w:ascii="Arial" w:hAnsi="Arial" w:cs="Arial"/>
          <w:sz w:val="24"/>
          <w:szCs w:val="24"/>
        </w:rPr>
        <w:t xml:space="preserve">solid </w:t>
      </w:r>
      <w:ins w:id="101" w:author="Jorg Grandl, Ph.D." w:date="2023-11-11T15:19:00Z">
        <w:r w:rsidR="00BB3D90">
          <w:rPr>
            <w:rFonts w:ascii="Arial" w:hAnsi="Arial" w:cs="Arial"/>
            <w:sz w:val="24"/>
            <w:szCs w:val="24"/>
          </w:rPr>
          <w:t xml:space="preserve">foundation for </w:t>
        </w:r>
      </w:ins>
      <w:r w:rsidR="00E61516">
        <w:rPr>
          <w:rFonts w:ascii="Arial" w:hAnsi="Arial" w:cs="Arial"/>
          <w:sz w:val="24"/>
          <w:szCs w:val="24"/>
        </w:rPr>
        <w:t xml:space="preserve">understanding </w:t>
      </w:r>
      <w:del w:id="102" w:author="Jorg Grandl, Ph.D." w:date="2023-11-11T15:19:00Z">
        <w:r w:rsidR="00E61516" w:rsidDel="00BB3D90">
          <w:rPr>
            <w:rFonts w:ascii="Arial" w:hAnsi="Arial" w:cs="Arial"/>
            <w:sz w:val="24"/>
            <w:szCs w:val="24"/>
          </w:rPr>
          <w:delText xml:space="preserve">of what we know about how </w:delText>
        </w:r>
      </w:del>
      <w:r w:rsidR="00E61516">
        <w:rPr>
          <w:rFonts w:ascii="Arial" w:hAnsi="Arial" w:cs="Arial"/>
          <w:sz w:val="24"/>
          <w:szCs w:val="24"/>
        </w:rPr>
        <w:t xml:space="preserve">the </w:t>
      </w:r>
      <w:del w:id="103" w:author="Jorg Grandl, Ph.D." w:date="2023-11-11T15:19:00Z">
        <w:r w:rsidR="00E61516" w:rsidDel="00BB3D90">
          <w:rPr>
            <w:rFonts w:ascii="Arial" w:hAnsi="Arial" w:cs="Arial"/>
            <w:sz w:val="24"/>
            <w:szCs w:val="24"/>
          </w:rPr>
          <w:delText xml:space="preserve">early </w:delText>
        </w:r>
      </w:del>
      <w:r w:rsidR="00E61516">
        <w:rPr>
          <w:rFonts w:ascii="Arial" w:hAnsi="Arial" w:cs="Arial"/>
          <w:sz w:val="24"/>
          <w:szCs w:val="24"/>
        </w:rPr>
        <w:t>visual system</w:t>
      </w:r>
      <w:del w:id="104" w:author="Jorg Grandl, Ph.D." w:date="2023-11-11T15:19:00Z">
        <w:r w:rsidR="00E61516" w:rsidDel="00BB3D90">
          <w:rPr>
            <w:rFonts w:ascii="Arial" w:hAnsi="Arial" w:cs="Arial"/>
            <w:sz w:val="24"/>
            <w:szCs w:val="24"/>
          </w:rPr>
          <w:delText xml:space="preserve"> is wired</w:delText>
        </w:r>
      </w:del>
      <w:r w:rsidR="00E61516">
        <w:rPr>
          <w:rFonts w:ascii="Arial" w:hAnsi="Arial" w:cs="Arial"/>
          <w:sz w:val="24"/>
          <w:szCs w:val="24"/>
        </w:rPr>
        <w:t xml:space="preserve">. </w:t>
      </w:r>
      <w:del w:id="105" w:author="Jorg Grandl, Ph.D." w:date="2023-11-11T15:19:00Z">
        <w:r w:rsidR="00E61516" w:rsidDel="00BB3D90">
          <w:rPr>
            <w:rFonts w:ascii="Arial" w:hAnsi="Arial" w:cs="Arial"/>
            <w:sz w:val="24"/>
            <w:szCs w:val="24"/>
          </w:rPr>
          <w:delText xml:space="preserve">I would next like to use my knowledge in visual neuroscience </w:delText>
        </w:r>
        <w:r w:rsidR="006969E5" w:rsidDel="00BB3D90">
          <w:rPr>
            <w:rFonts w:ascii="Arial" w:hAnsi="Arial" w:cs="Arial"/>
            <w:sz w:val="24"/>
            <w:szCs w:val="24"/>
          </w:rPr>
          <w:delText>for theoretical work</w:delText>
        </w:r>
        <w:r w:rsidR="00E61516" w:rsidDel="00BB3D90">
          <w:rPr>
            <w:rFonts w:ascii="Arial" w:hAnsi="Arial" w:cs="Arial"/>
            <w:sz w:val="24"/>
            <w:szCs w:val="24"/>
          </w:rPr>
          <w:delText xml:space="preserve">. </w:delText>
        </w:r>
        <w:r w:rsidR="00646AE9" w:rsidDel="00BB3D90">
          <w:rPr>
            <w:rFonts w:ascii="Arial" w:hAnsi="Arial" w:cs="Arial"/>
            <w:sz w:val="24"/>
            <w:szCs w:val="24"/>
          </w:rPr>
          <w:delText>, which I</w:delText>
        </w:r>
        <w:r w:rsidR="00364827" w:rsidDel="00BB3D90">
          <w:rPr>
            <w:rFonts w:ascii="Arial" w:hAnsi="Arial" w:cs="Arial"/>
            <w:sz w:val="24"/>
            <w:szCs w:val="24"/>
          </w:rPr>
          <w:delText xml:space="preserve"> now</w:delText>
        </w:r>
        <w:r w:rsidR="00646AE9" w:rsidDel="00BB3D90">
          <w:rPr>
            <w:rFonts w:ascii="Arial" w:hAnsi="Arial" w:cs="Arial"/>
            <w:sz w:val="24"/>
            <w:szCs w:val="24"/>
          </w:rPr>
          <w:delText xml:space="preserve"> want </w:delText>
        </w:r>
        <w:r w:rsidR="00364827" w:rsidDel="00BB3D90">
          <w:rPr>
            <w:rFonts w:ascii="Arial" w:hAnsi="Arial" w:cs="Arial"/>
            <w:sz w:val="24"/>
            <w:szCs w:val="24"/>
          </w:rPr>
          <w:delText>to use for theoretical work</w:delText>
        </w:r>
        <w:r w:rsidR="00646AE9" w:rsidDel="00BB3D90">
          <w:rPr>
            <w:rFonts w:ascii="Arial" w:hAnsi="Arial" w:cs="Arial"/>
            <w:sz w:val="24"/>
            <w:szCs w:val="24"/>
          </w:rPr>
          <w:delText xml:space="preserve">. </w:delText>
        </w:r>
      </w:del>
    </w:p>
    <w:p w14:paraId="7185973C" w14:textId="77777777" w:rsidR="00BB3D90" w:rsidDel="00BB3D90" w:rsidRDefault="00BB3D90">
      <w:pPr>
        <w:spacing w:line="360" w:lineRule="auto"/>
        <w:rPr>
          <w:del w:id="106" w:author="Jorg Grandl, Ph.D." w:date="2023-11-11T15:19:00Z"/>
          <w:rFonts w:ascii="Arial" w:hAnsi="Arial" w:cs="Arial"/>
          <w:sz w:val="24"/>
          <w:szCs w:val="24"/>
        </w:rPr>
        <w:pPrChange w:id="107" w:author="Jorg Grandl, Ph.D." w:date="2023-11-11T15:19:00Z">
          <w:pPr>
            <w:spacing w:line="360" w:lineRule="auto"/>
            <w:jc w:val="both"/>
          </w:pPr>
        </w:pPrChange>
      </w:pPr>
    </w:p>
    <w:p w14:paraId="30C0C305" w14:textId="359E3B17" w:rsidR="00B3439D" w:rsidRDefault="006969E5" w:rsidP="00BB3D90">
      <w:pPr>
        <w:spacing w:line="360" w:lineRule="auto"/>
        <w:rPr>
          <w:ins w:id="108" w:author="Jorg Grandl, Ph.D." w:date="2023-11-11T15:31:00Z"/>
          <w:rFonts w:ascii="Arial" w:hAnsi="Arial" w:cs="Arial"/>
          <w:sz w:val="24"/>
          <w:szCs w:val="24"/>
        </w:rPr>
      </w:pPr>
      <w:del w:id="109" w:author="Jorg Grandl, Ph.D." w:date="2023-11-11T15:20:00Z">
        <w:r w:rsidDel="00BB3D90">
          <w:rPr>
            <w:rFonts w:ascii="Arial" w:hAnsi="Arial" w:cs="Arial"/>
            <w:sz w:val="24"/>
            <w:szCs w:val="24"/>
          </w:rPr>
          <w:delText>To start my training in theoretical neuroscience</w:delText>
        </w:r>
        <w:r w:rsidR="00BD3C8F" w:rsidRPr="000329D1" w:rsidDel="00BB3D90">
          <w:rPr>
            <w:rFonts w:ascii="Arial" w:hAnsi="Arial" w:cs="Arial"/>
            <w:sz w:val="24"/>
            <w:szCs w:val="24"/>
          </w:rPr>
          <w:delText xml:space="preserve"> I started my PhD in Neurobiology </w:delText>
        </w:r>
        <w:r w:rsidR="00BD3C8F" w:rsidDel="00BB3D90">
          <w:rPr>
            <w:rFonts w:ascii="Arial" w:hAnsi="Arial" w:cs="Arial"/>
            <w:sz w:val="24"/>
            <w:szCs w:val="24"/>
          </w:rPr>
          <w:delText xml:space="preserve">at Duke University </w:delText>
        </w:r>
        <w:r w:rsidR="00BD3C8F" w:rsidRPr="000329D1" w:rsidDel="00BB3D90">
          <w:rPr>
            <w:rFonts w:ascii="Arial" w:hAnsi="Arial" w:cs="Arial"/>
            <w:sz w:val="24"/>
            <w:szCs w:val="24"/>
          </w:rPr>
          <w:delText xml:space="preserve">under the supervision of John Pearson.  </w:delText>
        </w:r>
      </w:del>
      <w:r w:rsidR="001772CC">
        <w:rPr>
          <w:rFonts w:ascii="Arial" w:hAnsi="Arial" w:cs="Arial"/>
          <w:sz w:val="24"/>
          <w:szCs w:val="24"/>
        </w:rPr>
        <w:t xml:space="preserve">My </w:t>
      </w:r>
      <w:ins w:id="110" w:author="Jorg Grandl, Ph.D." w:date="2023-11-11T15:20:00Z">
        <w:r w:rsidR="00BB3D90">
          <w:rPr>
            <w:rFonts w:ascii="Arial" w:hAnsi="Arial" w:cs="Arial"/>
            <w:sz w:val="24"/>
            <w:szCs w:val="24"/>
          </w:rPr>
          <w:t xml:space="preserve">current </w:t>
        </w:r>
      </w:ins>
      <w:r w:rsidR="001772CC">
        <w:rPr>
          <w:rFonts w:ascii="Arial" w:hAnsi="Arial" w:cs="Arial"/>
          <w:sz w:val="24"/>
          <w:szCs w:val="24"/>
        </w:rPr>
        <w:t>research focuses on</w:t>
      </w:r>
      <w:r w:rsidR="00BD3C8F" w:rsidRPr="000329D1">
        <w:rPr>
          <w:rFonts w:ascii="Arial" w:hAnsi="Arial" w:cs="Arial"/>
          <w:sz w:val="24"/>
          <w:szCs w:val="24"/>
        </w:rPr>
        <w:t xml:space="preserve"> efficient coding, which is </w:t>
      </w:r>
      <w:del w:id="111" w:author="Jorg Grandl, Ph.D." w:date="2023-11-11T15:20:00Z">
        <w:r w:rsidR="00BD3C8F" w:rsidRPr="000329D1" w:rsidDel="00BB3D90">
          <w:rPr>
            <w:rFonts w:ascii="Arial" w:hAnsi="Arial" w:cs="Arial"/>
            <w:sz w:val="24"/>
            <w:szCs w:val="24"/>
          </w:rPr>
          <w:delText xml:space="preserve">one of the most successful theories in neuroscience. </w:delText>
        </w:r>
        <w:r w:rsidR="001772CC" w:rsidDel="00BB3D90">
          <w:rPr>
            <w:rFonts w:ascii="Arial" w:hAnsi="Arial" w:cs="Arial"/>
            <w:sz w:val="24"/>
            <w:szCs w:val="24"/>
          </w:rPr>
          <w:delText xml:space="preserve">Using principles from information theory, efficient coding </w:delText>
        </w:r>
        <w:r w:rsidR="00BD3C8F" w:rsidRPr="000329D1" w:rsidDel="00BB3D90">
          <w:rPr>
            <w:rFonts w:ascii="Arial" w:hAnsi="Arial" w:cs="Arial"/>
            <w:sz w:val="24"/>
            <w:szCs w:val="24"/>
          </w:rPr>
          <w:delText xml:space="preserve">provides us with </w:delText>
        </w:r>
      </w:del>
      <w:r w:rsidR="00BD3C8F" w:rsidRPr="000329D1">
        <w:rPr>
          <w:rFonts w:ascii="Arial" w:hAnsi="Arial" w:cs="Arial"/>
          <w:sz w:val="24"/>
          <w:szCs w:val="24"/>
        </w:rPr>
        <w:t xml:space="preserve">a mathematical framework </w:t>
      </w:r>
      <w:del w:id="112" w:author="Jorg Grandl, Ph.D." w:date="2023-11-11T15:20:00Z">
        <w:r w:rsidR="00BD3C8F" w:rsidRPr="000329D1" w:rsidDel="00BB3D90">
          <w:rPr>
            <w:rFonts w:ascii="Arial" w:hAnsi="Arial" w:cs="Arial"/>
            <w:sz w:val="24"/>
            <w:szCs w:val="24"/>
          </w:rPr>
          <w:delText xml:space="preserve">to </w:delText>
        </w:r>
      </w:del>
      <w:ins w:id="113" w:author="Jorg Grandl, Ph.D." w:date="2023-11-11T15:20:00Z">
        <w:r w:rsidR="00BB3D90">
          <w:rPr>
            <w:rFonts w:ascii="Arial" w:hAnsi="Arial" w:cs="Arial"/>
            <w:sz w:val="24"/>
            <w:szCs w:val="24"/>
          </w:rPr>
          <w:t>for</w:t>
        </w:r>
        <w:r w:rsidR="00BB3D90" w:rsidRPr="000329D1">
          <w:rPr>
            <w:rFonts w:ascii="Arial" w:hAnsi="Arial" w:cs="Arial"/>
            <w:sz w:val="24"/>
            <w:szCs w:val="24"/>
          </w:rPr>
          <w:t xml:space="preserve"> </w:t>
        </w:r>
      </w:ins>
      <w:r w:rsidR="00BD3C8F" w:rsidRPr="000329D1">
        <w:rPr>
          <w:rFonts w:ascii="Arial" w:hAnsi="Arial" w:cs="Arial"/>
          <w:sz w:val="24"/>
          <w:szCs w:val="24"/>
        </w:rPr>
        <w:t>understand</w:t>
      </w:r>
      <w:ins w:id="114" w:author="Jorg Grandl, Ph.D." w:date="2023-11-11T15:20:00Z">
        <w:r w:rsidR="00BB3D90">
          <w:rPr>
            <w:rFonts w:ascii="Arial" w:hAnsi="Arial" w:cs="Arial"/>
            <w:sz w:val="24"/>
            <w:szCs w:val="24"/>
          </w:rPr>
          <w:t>ing</w:t>
        </w:r>
      </w:ins>
      <w:r w:rsidR="00BD3C8F" w:rsidRPr="000329D1">
        <w:rPr>
          <w:rFonts w:ascii="Arial" w:hAnsi="Arial" w:cs="Arial"/>
          <w:sz w:val="24"/>
          <w:szCs w:val="24"/>
        </w:rPr>
        <w:t xml:space="preserve"> how neurons </w:t>
      </w:r>
      <w:r w:rsidR="00BD3C8F" w:rsidRPr="000329D1">
        <w:rPr>
          <w:rFonts w:ascii="Arial" w:hAnsi="Arial" w:cs="Arial"/>
          <w:i/>
          <w:iCs/>
          <w:sz w:val="24"/>
          <w:szCs w:val="24"/>
        </w:rPr>
        <w:t>should</w:t>
      </w:r>
      <w:r w:rsidR="00BD3C8F" w:rsidRPr="000329D1">
        <w:rPr>
          <w:rFonts w:ascii="Arial" w:hAnsi="Arial" w:cs="Arial"/>
          <w:sz w:val="24"/>
          <w:szCs w:val="24"/>
        </w:rPr>
        <w:t xml:space="preserve"> encode information</w:t>
      </w:r>
      <w:ins w:id="115" w:author="David St-Amand" w:date="2023-11-13T00:27:00Z">
        <w:r w:rsidR="00FD7F82">
          <w:rPr>
            <w:rFonts w:ascii="Arial" w:hAnsi="Arial" w:cs="Arial"/>
            <w:sz w:val="24"/>
            <w:szCs w:val="24"/>
            <w:lang w:val="en-AI"/>
          </w:rPr>
          <w:t xml:space="preserve">. This framework </w:t>
        </w:r>
      </w:ins>
      <w:ins w:id="116" w:author="Jorg Grandl, Ph.D." w:date="2023-11-11T15:21:00Z">
        <w:del w:id="117" w:author="David St-Amand" w:date="2023-11-13T00:27:00Z">
          <w:r w:rsidR="00BB3D90" w:rsidDel="00FD7F82">
            <w:rPr>
              <w:rFonts w:ascii="Arial" w:hAnsi="Arial" w:cs="Arial"/>
              <w:sz w:val="24"/>
              <w:szCs w:val="24"/>
            </w:rPr>
            <w:delText xml:space="preserve">, and which </w:delText>
          </w:r>
        </w:del>
        <w:r w:rsidR="00BB3D90">
          <w:rPr>
            <w:rFonts w:ascii="Arial" w:hAnsi="Arial" w:cs="Arial"/>
            <w:sz w:val="24"/>
            <w:szCs w:val="24"/>
          </w:rPr>
          <w:t>provides re</w:t>
        </w:r>
      </w:ins>
      <w:ins w:id="118" w:author="Jorg Grandl, Ph.D." w:date="2023-11-11T15:22:00Z">
        <w:r w:rsidR="00BB3D90">
          <w:rPr>
            <w:rFonts w:ascii="Arial" w:hAnsi="Arial" w:cs="Arial"/>
            <w:sz w:val="24"/>
            <w:szCs w:val="24"/>
          </w:rPr>
          <w:t xml:space="preserve">sults that can be directly </w:t>
        </w:r>
      </w:ins>
      <w:del w:id="119" w:author="Jorg Grandl, Ph.D." w:date="2023-11-11T15:21:00Z">
        <w:r w:rsidR="00BD3C8F" w:rsidRPr="000329D1" w:rsidDel="00BB3D90">
          <w:rPr>
            <w:rFonts w:ascii="Arial" w:hAnsi="Arial" w:cs="Arial"/>
            <w:sz w:val="24"/>
            <w:szCs w:val="24"/>
          </w:rPr>
          <w:delText xml:space="preserve">, which </w:delText>
        </w:r>
      </w:del>
      <w:del w:id="120" w:author="Jorg Grandl, Ph.D." w:date="2023-11-11T15:22:00Z">
        <w:r w:rsidR="00BD3C8F" w:rsidRPr="000329D1" w:rsidDel="00BB3D90">
          <w:rPr>
            <w:rFonts w:ascii="Arial" w:hAnsi="Arial" w:cs="Arial"/>
            <w:sz w:val="24"/>
            <w:szCs w:val="24"/>
          </w:rPr>
          <w:delText xml:space="preserve">can </w:delText>
        </w:r>
      </w:del>
      <w:del w:id="121" w:author="Jorg Grandl, Ph.D." w:date="2023-11-11T15:21:00Z">
        <w:r w:rsidR="00BD3C8F" w:rsidRPr="000329D1" w:rsidDel="00BB3D90">
          <w:rPr>
            <w:rFonts w:ascii="Arial" w:hAnsi="Arial" w:cs="Arial"/>
            <w:sz w:val="24"/>
            <w:szCs w:val="24"/>
          </w:rPr>
          <w:delText xml:space="preserve">then </w:delText>
        </w:r>
      </w:del>
      <w:del w:id="122" w:author="Jorg Grandl, Ph.D." w:date="2023-11-11T15:22:00Z">
        <w:r w:rsidR="00BD3C8F" w:rsidRPr="000329D1" w:rsidDel="00BB3D90">
          <w:rPr>
            <w:rFonts w:ascii="Arial" w:hAnsi="Arial" w:cs="Arial"/>
            <w:sz w:val="24"/>
            <w:szCs w:val="24"/>
          </w:rPr>
          <w:delText xml:space="preserve">be </w:delText>
        </w:r>
      </w:del>
      <w:ins w:id="123" w:author="Jorg Grandl, Ph.D." w:date="2023-11-11T15:21:00Z">
        <w:r w:rsidR="00BB3D90">
          <w:rPr>
            <w:rFonts w:ascii="Arial" w:hAnsi="Arial" w:cs="Arial"/>
            <w:sz w:val="24"/>
            <w:szCs w:val="24"/>
          </w:rPr>
          <w:t>compared to experiment</w:t>
        </w:r>
      </w:ins>
      <w:ins w:id="124" w:author="Jorg Grandl, Ph.D." w:date="2023-11-11T15:22:00Z">
        <w:r w:rsidR="00BB3D90">
          <w:rPr>
            <w:rFonts w:ascii="Arial" w:hAnsi="Arial" w:cs="Arial"/>
            <w:sz w:val="24"/>
            <w:szCs w:val="24"/>
          </w:rPr>
          <w:t>al data.</w:t>
        </w:r>
      </w:ins>
      <w:ins w:id="125" w:author="David St-Amand" w:date="2023-11-12T23:48:00Z">
        <w:r w:rsidR="00665DF7">
          <w:rPr>
            <w:rFonts w:ascii="Arial" w:hAnsi="Arial" w:cs="Arial"/>
            <w:sz w:val="24"/>
            <w:szCs w:val="24"/>
          </w:rPr>
          <w:t xml:space="preserve"> Efficient coding has been especially successful in the </w:t>
        </w:r>
      </w:ins>
      <w:ins w:id="126" w:author="David St-Amand" w:date="2023-11-13T00:09:00Z">
        <w:r w:rsidR="00B519B6">
          <w:rPr>
            <w:rFonts w:ascii="Arial" w:hAnsi="Arial" w:cs="Arial"/>
            <w:sz w:val="24"/>
            <w:szCs w:val="24"/>
            <w:lang w:val="en-AI"/>
          </w:rPr>
          <w:t>visual system</w:t>
        </w:r>
      </w:ins>
      <w:ins w:id="127" w:author="David St-Amand" w:date="2023-11-12T23:48:00Z">
        <w:r w:rsidR="00665DF7">
          <w:rPr>
            <w:rFonts w:ascii="Arial" w:hAnsi="Arial" w:cs="Arial"/>
            <w:sz w:val="24"/>
            <w:szCs w:val="24"/>
          </w:rPr>
          <w:t>.</w:t>
        </w:r>
      </w:ins>
      <w:ins w:id="128" w:author="Jorg Grandl, Ph.D." w:date="2023-11-11T15:21:00Z">
        <w:r w:rsidR="00BB3D90">
          <w:rPr>
            <w:rFonts w:ascii="Arial" w:hAnsi="Arial" w:cs="Arial"/>
            <w:sz w:val="24"/>
            <w:szCs w:val="24"/>
          </w:rPr>
          <w:t xml:space="preserve"> </w:t>
        </w:r>
      </w:ins>
      <w:ins w:id="129" w:author="David St-Amand" w:date="2023-11-13T00:25:00Z">
        <w:r w:rsidR="00FD7F82">
          <w:rPr>
            <w:rFonts w:ascii="Arial" w:hAnsi="Arial" w:cs="Arial"/>
            <w:sz w:val="24"/>
            <w:szCs w:val="24"/>
            <w:lang w:val="en-AI"/>
          </w:rPr>
          <w:t>However, efficient coding framework</w:t>
        </w:r>
      </w:ins>
      <w:ins w:id="130" w:author="David St-Amand" w:date="2023-11-13T00:48:00Z">
        <w:r w:rsidR="006647E8">
          <w:rPr>
            <w:rFonts w:ascii="Arial" w:hAnsi="Arial" w:cs="Arial"/>
            <w:sz w:val="24"/>
            <w:szCs w:val="24"/>
            <w:lang w:val="en-AI"/>
          </w:rPr>
          <w:t xml:space="preserve">s </w:t>
        </w:r>
      </w:ins>
      <w:ins w:id="131" w:author="David St-Amand" w:date="2023-11-13T00:49:00Z">
        <w:r w:rsidR="006647E8">
          <w:rPr>
            <w:rFonts w:ascii="Arial" w:hAnsi="Arial" w:cs="Arial"/>
            <w:sz w:val="24"/>
            <w:szCs w:val="24"/>
            <w:lang w:val="en-AI"/>
          </w:rPr>
          <w:t xml:space="preserve">are mostly limited to static black-and-white images. </w:t>
        </w:r>
      </w:ins>
      <w:ins w:id="132" w:author="David St-Amand" w:date="2023-11-13T01:02:00Z">
        <w:r w:rsidR="00D022F1" w:rsidRPr="00D022F1">
          <w:rPr>
            <w:rFonts w:ascii="Arial" w:hAnsi="Arial" w:cs="Arial"/>
            <w:sz w:val="24"/>
            <w:szCs w:val="24"/>
            <w:lang w:val="en-AI"/>
            <w:rPrChange w:id="133" w:author="David St-Amand" w:date="2023-11-13T01:03:00Z">
              <w:rPr>
                <w:rFonts w:ascii="Times New Roman" w:hAnsi="Times New Roman" w:cs="Times New Roman"/>
                <w:sz w:val="24"/>
                <w:szCs w:val="24"/>
                <w:lang w:val="en-AI"/>
              </w:rPr>
            </w:rPrChange>
          </w:rPr>
          <w:t>W</w:t>
        </w:r>
        <w:proofErr w:type="spellStart"/>
        <w:r w:rsidR="00D022F1" w:rsidRPr="00D022F1">
          <w:rPr>
            <w:rFonts w:ascii="Arial" w:hAnsi="Arial" w:cs="Arial"/>
            <w:sz w:val="24"/>
            <w:szCs w:val="24"/>
            <w:rPrChange w:id="134" w:author="David St-Amand" w:date="2023-11-13T01:03:00Z">
              <w:rPr>
                <w:rFonts w:ascii="Times New Roman" w:hAnsi="Times New Roman" w:cs="Times New Roman"/>
                <w:sz w:val="24"/>
                <w:szCs w:val="24"/>
              </w:rPr>
            </w:rPrChange>
          </w:rPr>
          <w:t>e</w:t>
        </w:r>
        <w:proofErr w:type="spellEnd"/>
        <w:r w:rsidR="00D022F1" w:rsidRPr="00D022F1">
          <w:rPr>
            <w:rFonts w:ascii="Arial" w:hAnsi="Arial" w:cs="Arial"/>
            <w:sz w:val="24"/>
            <w:szCs w:val="24"/>
            <w:rPrChange w:id="135" w:author="David St-Amand" w:date="2023-11-13T01:03:00Z">
              <w:rPr>
                <w:rFonts w:ascii="Times New Roman" w:hAnsi="Times New Roman" w:cs="Times New Roman"/>
                <w:sz w:val="24"/>
                <w:szCs w:val="24"/>
              </w:rPr>
            </w:rPrChange>
          </w:rPr>
          <w:t xml:space="preserve"> still lack efficient coding predictions for how the retina processes many complex features of the visual world such as color and motion</w:t>
        </w:r>
      </w:ins>
      <w:ins w:id="136" w:author="Jorg Grandl, Ph.D." w:date="2023-11-11T15:22:00Z">
        <w:del w:id="137" w:author="David St-Amand" w:date="2023-11-13T00:25:00Z">
          <w:r w:rsidR="00BB3D90" w:rsidDel="00FD7F82">
            <w:rPr>
              <w:rFonts w:ascii="Arial" w:hAnsi="Arial" w:cs="Arial"/>
              <w:sz w:val="24"/>
              <w:szCs w:val="24"/>
            </w:rPr>
            <w:delText>For the visual syst</w:delText>
          </w:r>
        </w:del>
      </w:ins>
      <w:ins w:id="138" w:author="Jorg Grandl, Ph.D." w:date="2023-11-11T15:23:00Z">
        <w:del w:id="139" w:author="David St-Amand" w:date="2023-11-13T00:25:00Z">
          <w:r w:rsidR="00BB3D90" w:rsidDel="00FD7F82">
            <w:rPr>
              <w:rFonts w:ascii="Arial" w:hAnsi="Arial" w:cs="Arial"/>
              <w:sz w:val="24"/>
              <w:szCs w:val="24"/>
            </w:rPr>
            <w:delText xml:space="preserve">em, and </w:delText>
          </w:r>
        </w:del>
        <w:del w:id="140" w:author="David St-Amand" w:date="2023-11-13T00:49:00Z">
          <w:r w:rsidR="00BB3D90" w:rsidDel="006647E8">
            <w:rPr>
              <w:rFonts w:ascii="Arial" w:hAnsi="Arial" w:cs="Arial"/>
              <w:sz w:val="24"/>
              <w:szCs w:val="24"/>
            </w:rPr>
            <w:delText xml:space="preserve">specifically the retina, such efficient coding frameworks </w:delText>
          </w:r>
        </w:del>
      </w:ins>
      <w:del w:id="141" w:author="David St-Amand" w:date="2023-11-13T00:49:00Z">
        <w:r w:rsidR="00BD3C8F" w:rsidRPr="000329D1" w:rsidDel="006647E8">
          <w:rPr>
            <w:rFonts w:ascii="Arial" w:hAnsi="Arial" w:cs="Arial"/>
            <w:sz w:val="24"/>
            <w:szCs w:val="24"/>
          </w:rPr>
          <w:delText xml:space="preserve">experimentally tested against how neurons </w:delText>
        </w:r>
        <w:r w:rsidR="00BD3C8F" w:rsidRPr="000329D1" w:rsidDel="006647E8">
          <w:rPr>
            <w:rFonts w:ascii="Arial" w:hAnsi="Arial" w:cs="Arial"/>
            <w:i/>
            <w:iCs/>
            <w:sz w:val="24"/>
            <w:szCs w:val="24"/>
          </w:rPr>
          <w:delText>actually</w:delText>
        </w:r>
        <w:r w:rsidR="00BD3C8F" w:rsidRPr="000329D1" w:rsidDel="006647E8">
          <w:rPr>
            <w:rFonts w:ascii="Arial" w:hAnsi="Arial" w:cs="Arial"/>
            <w:sz w:val="24"/>
            <w:szCs w:val="24"/>
          </w:rPr>
          <w:delText xml:space="preserve"> do so. Over the past 60 years, efficient coding has successfully explained many experimental findings in different sensory modalities such as vision, audition</w:delText>
        </w:r>
        <w:r w:rsidR="001772CC" w:rsidDel="006647E8">
          <w:rPr>
            <w:rFonts w:ascii="Arial" w:hAnsi="Arial" w:cs="Arial"/>
            <w:sz w:val="24"/>
            <w:szCs w:val="24"/>
          </w:rPr>
          <w:delText>,</w:delText>
        </w:r>
        <w:r w:rsidR="00BD3C8F" w:rsidRPr="000329D1" w:rsidDel="006647E8">
          <w:rPr>
            <w:rFonts w:ascii="Arial" w:hAnsi="Arial" w:cs="Arial"/>
            <w:sz w:val="24"/>
            <w:szCs w:val="24"/>
          </w:rPr>
          <w:delText xml:space="preserve"> and touch. This hypothesis has been especially successful in</w:delText>
        </w:r>
        <w:r w:rsidR="001772CC" w:rsidDel="006647E8">
          <w:rPr>
            <w:rFonts w:ascii="Arial" w:hAnsi="Arial" w:cs="Arial"/>
            <w:sz w:val="24"/>
            <w:szCs w:val="24"/>
          </w:rPr>
          <w:delText xml:space="preserve"> the system I study,</w:delText>
        </w:r>
        <w:r w:rsidR="00BD3C8F" w:rsidRPr="000329D1" w:rsidDel="006647E8">
          <w:rPr>
            <w:rFonts w:ascii="Arial" w:hAnsi="Arial" w:cs="Arial"/>
            <w:sz w:val="24"/>
            <w:szCs w:val="24"/>
          </w:rPr>
          <w:delText xml:space="preserve"> the retina, where it can explain many features of encoding such as center-surround receptive fields and ON-OFF pathways. However, we</w:delText>
        </w:r>
      </w:del>
      <w:ins w:id="142" w:author="Jorg Grandl, Ph.D." w:date="2023-11-11T15:23:00Z">
        <w:del w:id="143" w:author="David St-Amand" w:date="2023-11-13T00:49:00Z">
          <w:r w:rsidR="00BB3D90" w:rsidDel="006647E8">
            <w:rPr>
              <w:rFonts w:ascii="Arial" w:hAnsi="Arial" w:cs="Arial"/>
              <w:sz w:val="24"/>
              <w:szCs w:val="24"/>
            </w:rPr>
            <w:delText>are</w:delText>
          </w:r>
        </w:del>
      </w:ins>
      <w:del w:id="144" w:author="David St-Amand" w:date="2023-11-13T00:49:00Z">
        <w:r w:rsidR="00BD3C8F" w:rsidRPr="000329D1" w:rsidDel="006647E8">
          <w:rPr>
            <w:rFonts w:ascii="Arial" w:hAnsi="Arial" w:cs="Arial"/>
            <w:sz w:val="24"/>
            <w:szCs w:val="24"/>
          </w:rPr>
          <w:delText xml:space="preserve"> still lack</w:delText>
        </w:r>
      </w:del>
      <w:ins w:id="145" w:author="Jorg Grandl, Ph.D." w:date="2023-11-11T15:23:00Z">
        <w:del w:id="146" w:author="David St-Amand" w:date="2023-11-13T00:49:00Z">
          <w:r w:rsidR="00BB3D90" w:rsidDel="006647E8">
            <w:rPr>
              <w:rFonts w:ascii="Arial" w:hAnsi="Arial" w:cs="Arial"/>
              <w:sz w:val="24"/>
              <w:szCs w:val="24"/>
            </w:rPr>
            <w:delText>ing</w:delText>
          </w:r>
        </w:del>
      </w:ins>
      <w:del w:id="147" w:author="David St-Amand" w:date="2023-11-13T00:49:00Z">
        <w:r w:rsidR="00BD3C8F" w:rsidRPr="000329D1" w:rsidDel="006647E8">
          <w:rPr>
            <w:rFonts w:ascii="Arial" w:hAnsi="Arial" w:cs="Arial"/>
            <w:sz w:val="24"/>
            <w:szCs w:val="24"/>
          </w:rPr>
          <w:delText xml:space="preserve"> </w:delText>
        </w:r>
      </w:del>
      <w:del w:id="148" w:author="Jorg Grandl, Ph.D." w:date="2023-11-11T15:23:00Z">
        <w:r w:rsidR="00BD3C8F" w:rsidRPr="000329D1" w:rsidDel="00BB3D90">
          <w:rPr>
            <w:rFonts w:ascii="Arial" w:hAnsi="Arial" w:cs="Arial"/>
            <w:sz w:val="24"/>
            <w:szCs w:val="24"/>
          </w:rPr>
          <w:delText>efficient coding predictions for how the retina processes many complex features of the visual world such as color</w:delText>
        </w:r>
      </w:del>
      <w:r w:rsidR="00BD3C8F" w:rsidRPr="000329D1">
        <w:rPr>
          <w:rFonts w:ascii="Arial" w:hAnsi="Arial" w:cs="Arial"/>
          <w:sz w:val="24"/>
          <w:szCs w:val="24"/>
        </w:rPr>
        <w:t xml:space="preserve">. </w:t>
      </w:r>
      <w:del w:id="149" w:author="Jorg Grandl, Ph.D." w:date="2023-11-11T15:23:00Z">
        <w:r w:rsidR="004F13F1" w:rsidDel="00BB3D90">
          <w:rPr>
            <w:rFonts w:ascii="Arial" w:hAnsi="Arial" w:cs="Arial"/>
            <w:sz w:val="24"/>
            <w:szCs w:val="24"/>
          </w:rPr>
          <w:delText>More specifically</w:delText>
        </w:r>
      </w:del>
      <w:ins w:id="150" w:author="Jorg Grandl, Ph.D." w:date="2023-11-11T15:23:00Z">
        <w:r w:rsidR="00BB3D90">
          <w:rPr>
            <w:rFonts w:ascii="Arial" w:hAnsi="Arial" w:cs="Arial"/>
            <w:sz w:val="24"/>
            <w:szCs w:val="24"/>
          </w:rPr>
          <w:t>For example</w:t>
        </w:r>
      </w:ins>
      <w:r w:rsidR="004F13F1">
        <w:rPr>
          <w:rFonts w:ascii="Arial" w:hAnsi="Arial" w:cs="Arial"/>
          <w:sz w:val="24"/>
          <w:szCs w:val="24"/>
        </w:rPr>
        <w:t>, we do</w:t>
      </w:r>
      <w:ins w:id="151" w:author="Jorg Grandl, Ph.D." w:date="2023-11-11T15:24:00Z">
        <w:r w:rsidR="00BB3D90">
          <w:rPr>
            <w:rFonts w:ascii="Arial" w:hAnsi="Arial" w:cs="Arial"/>
            <w:sz w:val="24"/>
            <w:szCs w:val="24"/>
          </w:rPr>
          <w:t xml:space="preserve"> </w:t>
        </w:r>
      </w:ins>
      <w:r w:rsidR="004F13F1">
        <w:rPr>
          <w:rFonts w:ascii="Arial" w:hAnsi="Arial" w:cs="Arial"/>
          <w:sz w:val="24"/>
          <w:szCs w:val="24"/>
        </w:rPr>
        <w:t>n</w:t>
      </w:r>
      <w:ins w:id="152" w:author="Jorg Grandl, Ph.D." w:date="2023-11-11T15:24:00Z">
        <w:r w:rsidR="00BB3D90">
          <w:rPr>
            <w:rFonts w:ascii="Arial" w:hAnsi="Arial" w:cs="Arial"/>
            <w:sz w:val="24"/>
            <w:szCs w:val="24"/>
          </w:rPr>
          <w:t>o</w:t>
        </w:r>
      </w:ins>
      <w:del w:id="153" w:author="Jorg Grandl, Ph.D." w:date="2023-11-11T15:24:00Z">
        <w:r w:rsidR="004F13F1" w:rsidDel="00BB3D90">
          <w:rPr>
            <w:rFonts w:ascii="Arial" w:hAnsi="Arial" w:cs="Arial"/>
            <w:sz w:val="24"/>
            <w:szCs w:val="24"/>
          </w:rPr>
          <w:delText>’</w:delText>
        </w:r>
      </w:del>
      <w:r w:rsidR="004F13F1">
        <w:rPr>
          <w:rFonts w:ascii="Arial" w:hAnsi="Arial" w:cs="Arial"/>
          <w:sz w:val="24"/>
          <w:szCs w:val="24"/>
        </w:rPr>
        <w:t xml:space="preserve">t </w:t>
      </w:r>
      <w:del w:id="154" w:author="Jorg Grandl, Ph.D." w:date="2023-11-11T15:24:00Z">
        <w:r w:rsidR="004F13F1" w:rsidDel="00BB3D90">
          <w:rPr>
            <w:rFonts w:ascii="Arial" w:hAnsi="Arial" w:cs="Arial"/>
            <w:sz w:val="24"/>
            <w:szCs w:val="24"/>
          </w:rPr>
          <w:delText xml:space="preserve">know </w:delText>
        </w:r>
      </w:del>
      <w:ins w:id="155" w:author="Jorg Grandl, Ph.D." w:date="2023-11-11T15:24:00Z">
        <w:r w:rsidR="00BB3D90">
          <w:rPr>
            <w:rFonts w:ascii="Arial" w:hAnsi="Arial" w:cs="Arial"/>
            <w:sz w:val="24"/>
            <w:szCs w:val="24"/>
          </w:rPr>
          <w:t xml:space="preserve">understand </w:t>
        </w:r>
      </w:ins>
      <w:r w:rsidR="004F13F1">
        <w:rPr>
          <w:rFonts w:ascii="Arial" w:hAnsi="Arial" w:cs="Arial"/>
          <w:sz w:val="24"/>
          <w:szCs w:val="24"/>
        </w:rPr>
        <w:t xml:space="preserve">why </w:t>
      </w:r>
      <w:del w:id="156" w:author="Jorg Grandl, Ph.D." w:date="2023-11-11T15:24:00Z">
        <w:r w:rsidR="004F13F1" w:rsidDel="00BB3D90">
          <w:rPr>
            <w:rFonts w:ascii="Arial" w:hAnsi="Arial" w:cs="Arial"/>
            <w:sz w:val="24"/>
            <w:szCs w:val="24"/>
          </w:rPr>
          <w:delText>most retinal ganglion</w:delText>
        </w:r>
      </w:del>
      <w:ins w:id="157" w:author="David St-Amand" w:date="2023-11-13T00:57:00Z">
        <w:r w:rsidR="002B0C99">
          <w:rPr>
            <w:rFonts w:ascii="Arial" w:hAnsi="Arial" w:cs="Arial"/>
            <w:sz w:val="24"/>
            <w:szCs w:val="24"/>
            <w:lang w:val="en-AI"/>
          </w:rPr>
          <w:t>most</w:t>
        </w:r>
      </w:ins>
      <w:ins w:id="158" w:author="Jorg Grandl, Ph.D." w:date="2023-11-11T15:24:00Z">
        <w:del w:id="159" w:author="David St-Amand" w:date="2023-11-13T00:57:00Z">
          <w:r w:rsidR="00BB3D90" w:rsidDel="002B0C99">
            <w:rPr>
              <w:rFonts w:ascii="Arial" w:hAnsi="Arial" w:cs="Arial"/>
              <w:sz w:val="24"/>
              <w:szCs w:val="24"/>
            </w:rPr>
            <w:delText>specific</w:delText>
          </w:r>
        </w:del>
      </w:ins>
      <w:r w:rsidR="004F13F1">
        <w:rPr>
          <w:rFonts w:ascii="Arial" w:hAnsi="Arial" w:cs="Arial"/>
          <w:sz w:val="24"/>
          <w:szCs w:val="24"/>
        </w:rPr>
        <w:t xml:space="preserve"> cells </w:t>
      </w:r>
      <w:del w:id="160" w:author="Jorg Grandl, Ph.D." w:date="2023-11-11T15:24:00Z">
        <w:r w:rsidR="004F13F1" w:rsidDel="00BB3D90">
          <w:rPr>
            <w:rFonts w:ascii="Arial" w:hAnsi="Arial" w:cs="Arial"/>
            <w:sz w:val="24"/>
            <w:szCs w:val="24"/>
          </w:rPr>
          <w:delText xml:space="preserve">(RGCs) </w:delText>
        </w:r>
      </w:del>
      <w:r w:rsidR="004F13F1">
        <w:rPr>
          <w:rFonts w:ascii="Arial" w:hAnsi="Arial" w:cs="Arial"/>
          <w:sz w:val="24"/>
          <w:szCs w:val="24"/>
        </w:rPr>
        <w:t xml:space="preserve">in the </w:t>
      </w:r>
      <w:ins w:id="161" w:author="Jorg Grandl, Ph.D." w:date="2023-11-11T15:24:00Z">
        <w:r w:rsidR="00BB3D90">
          <w:rPr>
            <w:rFonts w:ascii="Arial" w:hAnsi="Arial" w:cs="Arial"/>
            <w:sz w:val="24"/>
            <w:szCs w:val="24"/>
          </w:rPr>
          <w:t>r</w:t>
        </w:r>
      </w:ins>
      <w:del w:id="162" w:author="Jorg Grandl, Ph.D." w:date="2023-11-11T15:24:00Z">
        <w:r w:rsidR="004F13F1" w:rsidDel="00BB3D90">
          <w:rPr>
            <w:rFonts w:ascii="Arial" w:hAnsi="Arial" w:cs="Arial"/>
            <w:sz w:val="24"/>
            <w:szCs w:val="24"/>
          </w:rPr>
          <w:delText>fovea (the center of the r</w:delText>
        </w:r>
      </w:del>
      <w:r w:rsidR="004F13F1">
        <w:rPr>
          <w:rFonts w:ascii="Arial" w:hAnsi="Arial" w:cs="Arial"/>
          <w:sz w:val="24"/>
          <w:szCs w:val="24"/>
        </w:rPr>
        <w:t>etina</w:t>
      </w:r>
      <w:del w:id="163" w:author="Jorg Grandl, Ph.D." w:date="2023-11-11T15:24:00Z">
        <w:r w:rsidR="004F13F1" w:rsidDel="00BB3D90">
          <w:rPr>
            <w:rFonts w:ascii="Arial" w:hAnsi="Arial" w:cs="Arial"/>
            <w:sz w:val="24"/>
            <w:szCs w:val="24"/>
          </w:rPr>
          <w:delText>)</w:delText>
        </w:r>
      </w:del>
      <w:r w:rsidR="004F13F1">
        <w:rPr>
          <w:rFonts w:ascii="Arial" w:hAnsi="Arial" w:cs="Arial"/>
          <w:sz w:val="24"/>
          <w:szCs w:val="24"/>
        </w:rPr>
        <w:t xml:space="preserve"> </w:t>
      </w:r>
      <w:del w:id="164" w:author="Jorg Grandl, Ph.D." w:date="2023-11-11T15:24:00Z">
        <w:r w:rsidR="004F13F1" w:rsidDel="000C4657">
          <w:rPr>
            <w:rFonts w:ascii="Arial" w:hAnsi="Arial" w:cs="Arial"/>
            <w:sz w:val="24"/>
            <w:szCs w:val="24"/>
          </w:rPr>
          <w:delText xml:space="preserve">are midget cells, which </w:delText>
        </w:r>
      </w:del>
      <w:r w:rsidR="004F13F1">
        <w:rPr>
          <w:rFonts w:ascii="Arial" w:hAnsi="Arial" w:cs="Arial"/>
          <w:sz w:val="24"/>
          <w:szCs w:val="24"/>
        </w:rPr>
        <w:t>process the difference</w:t>
      </w:r>
      <w:ins w:id="165" w:author="David St-Amand" w:date="2023-11-13T00:41:00Z">
        <w:r w:rsidR="00260423">
          <w:rPr>
            <w:rFonts w:ascii="Arial" w:hAnsi="Arial" w:cs="Arial"/>
            <w:sz w:val="24"/>
            <w:szCs w:val="24"/>
            <w:lang w:val="en-AI"/>
          </w:rPr>
          <w:t>s</w:t>
        </w:r>
      </w:ins>
      <w:r w:rsidR="004F13F1">
        <w:rPr>
          <w:rFonts w:ascii="Arial" w:hAnsi="Arial" w:cs="Arial"/>
          <w:sz w:val="24"/>
          <w:szCs w:val="24"/>
        </w:rPr>
        <w:t xml:space="preserve"> between </w:t>
      </w:r>
      <w:r w:rsidR="004F13F1">
        <w:rPr>
          <w:rFonts w:ascii="Arial" w:hAnsi="Arial" w:cs="Arial"/>
          <w:sz w:val="24"/>
          <w:szCs w:val="24"/>
        </w:rPr>
        <w:lastRenderedPageBreak/>
        <w:t xml:space="preserve">red and green </w:t>
      </w:r>
      <w:del w:id="166" w:author="Jorg Grandl, Ph.D." w:date="2023-11-11T15:25:00Z">
        <w:r w:rsidR="004F13F1" w:rsidDel="000C4657">
          <w:rPr>
            <w:rFonts w:ascii="Arial" w:hAnsi="Arial" w:cs="Arial"/>
            <w:sz w:val="24"/>
            <w:szCs w:val="24"/>
          </w:rPr>
          <w:delText>stimuli</w:delText>
        </w:r>
      </w:del>
      <w:ins w:id="167" w:author="Jorg Grandl, Ph.D." w:date="2023-11-11T15:25:00Z">
        <w:r w:rsidR="000C4657">
          <w:rPr>
            <w:rFonts w:ascii="Arial" w:hAnsi="Arial" w:cs="Arial"/>
            <w:sz w:val="24"/>
            <w:szCs w:val="24"/>
          </w:rPr>
          <w:t>color</w:t>
        </w:r>
      </w:ins>
      <w:r w:rsidR="004F13F1">
        <w:rPr>
          <w:rFonts w:ascii="Arial" w:hAnsi="Arial" w:cs="Arial"/>
          <w:sz w:val="24"/>
          <w:szCs w:val="24"/>
        </w:rPr>
        <w:t xml:space="preserve">. </w:t>
      </w:r>
      <w:ins w:id="168" w:author="David St-Amand" w:date="2023-11-13T00:32:00Z">
        <w:r w:rsidR="00FE7D9F">
          <w:rPr>
            <w:rFonts w:ascii="Arial" w:hAnsi="Arial" w:cs="Arial"/>
            <w:sz w:val="24"/>
            <w:szCs w:val="24"/>
            <w:lang w:val="en-AI"/>
          </w:rPr>
          <w:t>We also do not understand why</w:t>
        </w:r>
      </w:ins>
      <w:ins w:id="169" w:author="David St-Amand" w:date="2023-11-13T00:44:00Z">
        <w:r w:rsidR="007002E3">
          <w:rPr>
            <w:rFonts w:ascii="Arial" w:hAnsi="Arial" w:cs="Arial"/>
            <w:sz w:val="24"/>
            <w:szCs w:val="24"/>
            <w:lang w:val="en-AI"/>
          </w:rPr>
          <w:t xml:space="preserve"> </w:t>
        </w:r>
      </w:ins>
      <w:ins w:id="170" w:author="David St-Amand" w:date="2023-11-13T00:54:00Z">
        <w:r w:rsidR="000736A6">
          <w:rPr>
            <w:rFonts w:ascii="Arial" w:hAnsi="Arial" w:cs="Arial"/>
            <w:sz w:val="24"/>
            <w:szCs w:val="24"/>
            <w:lang w:val="en-AI"/>
          </w:rPr>
          <w:t>some neurons encode motion in one of the four cardinal directions</w:t>
        </w:r>
      </w:ins>
      <w:ins w:id="171" w:author="David St-Amand" w:date="2023-11-13T00:32:00Z">
        <w:r w:rsidR="00FE7D9F">
          <w:rPr>
            <w:rFonts w:ascii="Arial" w:hAnsi="Arial" w:cs="Arial"/>
            <w:sz w:val="24"/>
            <w:szCs w:val="24"/>
            <w:lang w:val="en-AI"/>
          </w:rPr>
          <w:t xml:space="preserve">. </w:t>
        </w:r>
      </w:ins>
      <w:r w:rsidR="00BD3C8F" w:rsidRPr="000329D1">
        <w:rPr>
          <w:rFonts w:ascii="Arial" w:hAnsi="Arial" w:cs="Arial"/>
          <w:sz w:val="24"/>
          <w:szCs w:val="24"/>
        </w:rPr>
        <w:t xml:space="preserve">My work will tackle </w:t>
      </w:r>
      <w:ins w:id="172" w:author="David St-Amand" w:date="2023-11-13T00:32:00Z">
        <w:r w:rsidR="00111477">
          <w:rPr>
            <w:rFonts w:ascii="Arial" w:hAnsi="Arial" w:cs="Arial"/>
            <w:sz w:val="24"/>
            <w:szCs w:val="24"/>
            <w:lang w:val="en-AI"/>
          </w:rPr>
          <w:t>th</w:t>
        </w:r>
      </w:ins>
      <w:del w:id="173" w:author="David St-Amand" w:date="2023-11-13T00:32:00Z">
        <w:r w:rsidR="00BD3C8F" w:rsidRPr="000329D1" w:rsidDel="00111477">
          <w:rPr>
            <w:rFonts w:ascii="Arial" w:hAnsi="Arial" w:cs="Arial"/>
            <w:sz w:val="24"/>
            <w:szCs w:val="24"/>
          </w:rPr>
          <w:delText>th</w:delText>
        </w:r>
      </w:del>
      <w:ins w:id="174" w:author="David St-Amand" w:date="2023-11-13T00:32:00Z">
        <w:r w:rsidR="00111477">
          <w:rPr>
            <w:rFonts w:ascii="Arial" w:hAnsi="Arial" w:cs="Arial"/>
            <w:sz w:val="24"/>
            <w:szCs w:val="24"/>
            <w:lang w:val="en-AI"/>
          </w:rPr>
          <w:t>ese</w:t>
        </w:r>
      </w:ins>
      <w:del w:id="175" w:author="David St-Amand" w:date="2023-11-13T00:32:00Z">
        <w:r w:rsidR="00BD3C8F" w:rsidRPr="000329D1" w:rsidDel="00111477">
          <w:rPr>
            <w:rFonts w:ascii="Arial" w:hAnsi="Arial" w:cs="Arial"/>
            <w:sz w:val="24"/>
            <w:szCs w:val="24"/>
          </w:rPr>
          <w:delText>is</w:delText>
        </w:r>
      </w:del>
      <w:r w:rsidR="00BD3C8F" w:rsidRPr="000329D1">
        <w:rPr>
          <w:rFonts w:ascii="Arial" w:hAnsi="Arial" w:cs="Arial"/>
          <w:sz w:val="24"/>
          <w:szCs w:val="24"/>
        </w:rPr>
        <w:t xml:space="preserve"> problem</w:t>
      </w:r>
      <w:ins w:id="176" w:author="David St-Amand" w:date="2023-11-13T00:32:00Z">
        <w:r w:rsidR="00111477">
          <w:rPr>
            <w:rFonts w:ascii="Arial" w:hAnsi="Arial" w:cs="Arial"/>
            <w:sz w:val="24"/>
            <w:szCs w:val="24"/>
            <w:lang w:val="en-AI"/>
          </w:rPr>
          <w:t>s</w:t>
        </w:r>
      </w:ins>
      <w:ins w:id="177" w:author="Jorg Grandl, Ph.D." w:date="2023-11-11T15:25:00Z">
        <w:r w:rsidR="000C4657">
          <w:rPr>
            <w:rFonts w:ascii="Arial" w:hAnsi="Arial" w:cs="Arial"/>
            <w:sz w:val="24"/>
            <w:szCs w:val="24"/>
          </w:rPr>
          <w:t xml:space="preserve">, </w:t>
        </w:r>
      </w:ins>
      <w:ins w:id="178" w:author="David St-Amand" w:date="2023-11-13T00:28:00Z">
        <w:r w:rsidR="00FE7D9F">
          <w:rPr>
            <w:rFonts w:ascii="Arial" w:hAnsi="Arial" w:cs="Arial"/>
            <w:sz w:val="24"/>
            <w:szCs w:val="24"/>
            <w:lang w:val="en-AI"/>
          </w:rPr>
          <w:t>by using machine learning to train a population of model neurons to efficiently enc</w:t>
        </w:r>
      </w:ins>
      <w:ins w:id="179" w:author="David St-Amand" w:date="2023-11-13T00:29:00Z">
        <w:r w:rsidR="00FE7D9F">
          <w:rPr>
            <w:rFonts w:ascii="Arial" w:hAnsi="Arial" w:cs="Arial"/>
            <w:sz w:val="24"/>
            <w:szCs w:val="24"/>
            <w:lang w:val="en-AI"/>
          </w:rPr>
          <w:t xml:space="preserve">ode natural images. This </w:t>
        </w:r>
      </w:ins>
      <w:ins w:id="180" w:author="David St-Amand" w:date="2023-11-13T00:42:00Z">
        <w:r w:rsidR="00E62552">
          <w:rPr>
            <w:rFonts w:ascii="Arial" w:hAnsi="Arial" w:cs="Arial"/>
            <w:sz w:val="24"/>
            <w:szCs w:val="24"/>
            <w:lang w:val="en-AI"/>
          </w:rPr>
          <w:t>model</w:t>
        </w:r>
      </w:ins>
      <w:ins w:id="181" w:author="David St-Amand" w:date="2023-11-13T00:29:00Z">
        <w:r w:rsidR="00FE7D9F">
          <w:rPr>
            <w:rFonts w:ascii="Arial" w:hAnsi="Arial" w:cs="Arial"/>
            <w:sz w:val="24"/>
            <w:szCs w:val="24"/>
            <w:lang w:val="en-AI"/>
          </w:rPr>
          <w:t xml:space="preserve"> </w:t>
        </w:r>
      </w:ins>
      <w:ins w:id="182" w:author="David St-Amand" w:date="2023-11-13T00:42:00Z">
        <w:r w:rsidR="00E62552">
          <w:rPr>
            <w:rFonts w:ascii="Arial" w:hAnsi="Arial" w:cs="Arial"/>
            <w:sz w:val="24"/>
            <w:szCs w:val="24"/>
            <w:lang w:val="en-AI"/>
          </w:rPr>
          <w:t xml:space="preserve">will </w:t>
        </w:r>
      </w:ins>
      <w:ins w:id="183" w:author="Jorg Grandl, Ph.D." w:date="2023-11-11T15:25:00Z">
        <w:del w:id="184" w:author="David St-Amand" w:date="2023-11-13T00:42:00Z">
          <w:r w:rsidR="000C4657" w:rsidDel="00E62552">
            <w:rPr>
              <w:rFonts w:ascii="Arial" w:hAnsi="Arial" w:cs="Arial"/>
              <w:sz w:val="24"/>
              <w:szCs w:val="24"/>
            </w:rPr>
            <w:delText xml:space="preserve">and by this </w:delText>
          </w:r>
        </w:del>
      </w:ins>
      <w:ins w:id="185" w:author="Jorg Grandl, Ph.D." w:date="2023-11-11T15:26:00Z">
        <w:r w:rsidR="000C4657">
          <w:rPr>
            <w:rFonts w:ascii="Arial" w:hAnsi="Arial" w:cs="Arial"/>
            <w:sz w:val="24"/>
            <w:szCs w:val="24"/>
          </w:rPr>
          <w:t xml:space="preserve">provide </w:t>
        </w:r>
      </w:ins>
      <w:del w:id="186" w:author="Jorg Grandl, Ph.D." w:date="2023-11-11T15:25:00Z">
        <w:r w:rsidR="00BD3C8F" w:rsidRPr="000329D1" w:rsidDel="000C4657">
          <w:rPr>
            <w:rFonts w:ascii="Arial" w:hAnsi="Arial" w:cs="Arial"/>
            <w:sz w:val="24"/>
            <w:szCs w:val="24"/>
          </w:rPr>
          <w:delText xml:space="preserve"> by providing a theoretical account of how the retina integrates redundant inputs across different color channel</w:delText>
        </w:r>
        <w:r w:rsidR="00FC6125" w:rsidDel="000C4657">
          <w:rPr>
            <w:rFonts w:ascii="Arial" w:hAnsi="Arial" w:cs="Arial"/>
            <w:sz w:val="24"/>
            <w:szCs w:val="24"/>
          </w:rPr>
          <w:delText>s</w:delText>
        </w:r>
        <w:r w:rsidR="00BD3C8F" w:rsidDel="000C4657">
          <w:rPr>
            <w:rFonts w:ascii="Arial" w:hAnsi="Arial" w:cs="Arial"/>
            <w:sz w:val="24"/>
            <w:szCs w:val="24"/>
          </w:rPr>
          <w:delText>.</w:delText>
        </w:r>
        <w:r w:rsidR="003E42CF" w:rsidDel="000C4657">
          <w:rPr>
            <w:rFonts w:ascii="Arial" w:hAnsi="Arial" w:cs="Arial"/>
            <w:sz w:val="24"/>
            <w:szCs w:val="24"/>
          </w:rPr>
          <w:delText xml:space="preserve"> </w:delText>
        </w:r>
        <w:r w:rsidR="004F13F1" w:rsidDel="000C4657">
          <w:rPr>
            <w:rFonts w:ascii="Arial" w:hAnsi="Arial" w:cs="Arial"/>
            <w:sz w:val="24"/>
            <w:szCs w:val="24"/>
          </w:rPr>
          <w:delText>We will do so by building an efficient coding model that optimizes the mutual information between natural images and</w:delText>
        </w:r>
        <w:r w:rsidR="005D3F2E" w:rsidDel="000C4657">
          <w:rPr>
            <w:rFonts w:ascii="Arial" w:hAnsi="Arial" w:cs="Arial"/>
            <w:sz w:val="24"/>
            <w:szCs w:val="24"/>
          </w:rPr>
          <w:delText xml:space="preserve"> model RGC responses. My lab has previously been successful at building such models, which were used to explain why ON-OFF mosaics</w:delText>
        </w:r>
        <w:r w:rsidR="00CA4DC4" w:rsidDel="000C4657">
          <w:rPr>
            <w:rFonts w:ascii="Arial" w:hAnsi="Arial" w:cs="Arial"/>
            <w:sz w:val="24"/>
            <w:szCs w:val="24"/>
          </w:rPr>
          <w:delText xml:space="preserve"> in the retina </w:delText>
        </w:r>
        <w:r w:rsidR="005D3F2E" w:rsidDel="000C4657">
          <w:rPr>
            <w:rFonts w:ascii="Arial" w:hAnsi="Arial" w:cs="Arial"/>
            <w:sz w:val="24"/>
            <w:szCs w:val="24"/>
          </w:rPr>
          <w:delText xml:space="preserve">are anti-aligned. </w:delText>
        </w:r>
      </w:del>
      <w:del w:id="187" w:author="Jorg Grandl, Ph.D." w:date="2023-11-11T15:26:00Z">
        <w:r w:rsidR="00BD3C8F" w:rsidRPr="00085342" w:rsidDel="000C4657">
          <w:rPr>
            <w:rFonts w:ascii="Arial" w:hAnsi="Arial" w:cs="Arial"/>
            <w:sz w:val="24"/>
            <w:szCs w:val="24"/>
          </w:rPr>
          <w:delText xml:space="preserve">Completion of this project will result in </w:delText>
        </w:r>
      </w:del>
      <w:r w:rsidR="00BD3C8F" w:rsidRPr="00085342">
        <w:rPr>
          <w:rFonts w:ascii="Arial" w:hAnsi="Arial" w:cs="Arial"/>
          <w:sz w:val="24"/>
          <w:szCs w:val="24"/>
        </w:rPr>
        <w:t>testable predictions</w:t>
      </w:r>
      <w:ins w:id="188" w:author="David St-Amand" w:date="2023-11-13T00:54:00Z">
        <w:r w:rsidR="000736A6">
          <w:rPr>
            <w:rFonts w:ascii="Arial" w:hAnsi="Arial" w:cs="Arial"/>
            <w:sz w:val="24"/>
            <w:szCs w:val="24"/>
            <w:lang w:val="en-AI"/>
          </w:rPr>
          <w:t xml:space="preserve"> that we will compare with experimental data</w:t>
        </w:r>
      </w:ins>
      <w:del w:id="189" w:author="Jorg Grandl, Ph.D." w:date="2023-11-11T15:26:00Z">
        <w:r w:rsidR="00BD3C8F" w:rsidRPr="00085342" w:rsidDel="000C4657">
          <w:rPr>
            <w:rFonts w:ascii="Arial" w:hAnsi="Arial" w:cs="Arial"/>
            <w:sz w:val="24"/>
            <w:szCs w:val="24"/>
          </w:rPr>
          <w:delText xml:space="preserve"> </w:delText>
        </w:r>
      </w:del>
      <w:ins w:id="190" w:author="Jorg Grandl, Ph.D." w:date="2023-11-11T15:26:00Z">
        <w:r w:rsidR="000C4657">
          <w:rPr>
            <w:rFonts w:ascii="Arial" w:hAnsi="Arial" w:cs="Arial"/>
            <w:sz w:val="24"/>
            <w:szCs w:val="24"/>
          </w:rPr>
          <w:t xml:space="preserve">. Importantly, our collaborator, Dr. Greg Field at </w:t>
        </w:r>
      </w:ins>
      <w:ins w:id="191" w:author="Jorg Grandl, Ph.D." w:date="2023-11-11T15:27:00Z">
        <w:r w:rsidR="000C4657">
          <w:rPr>
            <w:rFonts w:ascii="Arial" w:hAnsi="Arial" w:cs="Arial"/>
            <w:sz w:val="24"/>
            <w:szCs w:val="24"/>
          </w:rPr>
          <w:t>UCLA</w:t>
        </w:r>
      </w:ins>
      <w:del w:id="192" w:author="Jorg Grandl, Ph.D." w:date="2023-11-11T15:26:00Z">
        <w:r w:rsidR="00BD3C8F" w:rsidRPr="00085342" w:rsidDel="000C4657">
          <w:rPr>
            <w:rFonts w:ascii="Arial" w:hAnsi="Arial" w:cs="Arial"/>
            <w:sz w:val="24"/>
            <w:szCs w:val="24"/>
          </w:rPr>
          <w:delText>for efficient coding of motion in natural images</w:delText>
        </w:r>
      </w:del>
      <w:r w:rsidR="00BD3C8F" w:rsidRPr="00085342">
        <w:rPr>
          <w:rFonts w:ascii="Arial" w:hAnsi="Arial" w:cs="Arial"/>
          <w:sz w:val="24"/>
          <w:szCs w:val="24"/>
        </w:rPr>
        <w:t xml:space="preserve">, </w:t>
      </w:r>
      <w:ins w:id="193" w:author="Jorg Grandl, Ph.D." w:date="2023-11-11T15:27:00Z">
        <w:r w:rsidR="000C4657">
          <w:rPr>
            <w:rFonts w:ascii="Arial" w:hAnsi="Arial" w:cs="Arial"/>
            <w:sz w:val="24"/>
            <w:szCs w:val="24"/>
          </w:rPr>
          <w:t xml:space="preserve">is generating </w:t>
        </w:r>
      </w:ins>
      <w:del w:id="194" w:author="Jorg Grandl, Ph.D." w:date="2023-11-11T15:27:00Z">
        <w:r w:rsidR="00BD3C8F" w:rsidRPr="00085342" w:rsidDel="000C4657">
          <w:rPr>
            <w:rFonts w:ascii="Arial" w:hAnsi="Arial" w:cs="Arial"/>
            <w:sz w:val="24"/>
            <w:szCs w:val="24"/>
          </w:rPr>
          <w:delText xml:space="preserve">which we will be able to compare to </w:delText>
        </w:r>
      </w:del>
      <w:r w:rsidR="00BD3C8F" w:rsidRPr="00085342">
        <w:rPr>
          <w:rFonts w:ascii="Arial" w:hAnsi="Arial" w:cs="Arial"/>
          <w:sz w:val="24"/>
          <w:szCs w:val="24"/>
        </w:rPr>
        <w:t xml:space="preserve">experimental data </w:t>
      </w:r>
      <w:del w:id="195" w:author="Jorg Grandl, Ph.D." w:date="2023-11-11T15:27:00Z">
        <w:r w:rsidR="00BD3C8F" w:rsidRPr="00085342" w:rsidDel="000C4657">
          <w:rPr>
            <w:rFonts w:ascii="Arial" w:hAnsi="Arial" w:cs="Arial"/>
            <w:sz w:val="24"/>
            <w:szCs w:val="24"/>
          </w:rPr>
          <w:delText>from the Field Lab at UCLA</w:delText>
        </w:r>
      </w:del>
      <w:ins w:id="196" w:author="Jorg Grandl, Ph.D." w:date="2023-11-11T15:27:00Z">
        <w:r w:rsidR="000C4657">
          <w:rPr>
            <w:rFonts w:ascii="Arial" w:hAnsi="Arial" w:cs="Arial"/>
            <w:sz w:val="24"/>
            <w:szCs w:val="24"/>
          </w:rPr>
          <w:t>I can directly use to test the fram</w:t>
        </w:r>
      </w:ins>
      <w:ins w:id="197" w:author="Jorg Grandl, Ph.D." w:date="2023-11-11T15:28:00Z">
        <w:r w:rsidR="000C4657">
          <w:rPr>
            <w:rFonts w:ascii="Arial" w:hAnsi="Arial" w:cs="Arial"/>
            <w:sz w:val="24"/>
            <w:szCs w:val="24"/>
          </w:rPr>
          <w:t>ework I am developing</w:t>
        </w:r>
      </w:ins>
      <w:r w:rsidR="00BD3C8F" w:rsidRPr="00085342">
        <w:rPr>
          <w:rFonts w:ascii="Arial" w:hAnsi="Arial" w:cs="Arial"/>
          <w:sz w:val="24"/>
          <w:szCs w:val="24"/>
        </w:rPr>
        <w:t>.</w:t>
      </w:r>
      <w:r w:rsidR="005D3F2E" w:rsidRPr="00CF5471">
        <w:rPr>
          <w:rFonts w:ascii="Arial" w:hAnsi="Arial" w:cs="Arial"/>
          <w:sz w:val="24"/>
          <w:szCs w:val="24"/>
        </w:rPr>
        <w:t xml:space="preserve"> </w:t>
      </w:r>
      <w:ins w:id="198" w:author="Jorg Grandl, Ph.D." w:date="2023-11-11T15:28:00Z">
        <w:r w:rsidR="000C4657">
          <w:rPr>
            <w:rFonts w:ascii="Arial" w:hAnsi="Arial" w:cs="Arial"/>
            <w:sz w:val="24"/>
            <w:szCs w:val="24"/>
          </w:rPr>
          <w:t>Altogether, this work will reveal fundamental principles of how the visual system works</w:t>
        </w:r>
      </w:ins>
      <w:ins w:id="199" w:author="Jorg Grandl, Ph.D." w:date="2023-11-11T15:29:00Z">
        <w:r w:rsidR="000C4657">
          <w:rPr>
            <w:rFonts w:ascii="Arial" w:hAnsi="Arial" w:cs="Arial"/>
            <w:sz w:val="24"/>
            <w:szCs w:val="24"/>
          </w:rPr>
          <w:t>.</w:t>
        </w:r>
      </w:ins>
      <w:ins w:id="200" w:author="Jorg Grandl, Ph.D." w:date="2023-11-11T15:30:00Z">
        <w:r w:rsidR="000C4657">
          <w:rPr>
            <w:rFonts w:ascii="Arial" w:hAnsi="Arial" w:cs="Arial"/>
            <w:sz w:val="24"/>
            <w:szCs w:val="24"/>
          </w:rPr>
          <w:t xml:space="preserve"> </w:t>
        </w:r>
      </w:ins>
      <w:ins w:id="201" w:author="Jorg Grandl, Ph.D." w:date="2023-11-11T15:29:00Z">
        <w:r w:rsidR="000C4657">
          <w:rPr>
            <w:rFonts w:ascii="Arial" w:hAnsi="Arial" w:cs="Arial"/>
            <w:sz w:val="24"/>
            <w:szCs w:val="24"/>
          </w:rPr>
          <w:t xml:space="preserve">In addition, this work will train </w:t>
        </w:r>
      </w:ins>
      <w:del w:id="202" w:author="Jorg Grandl, Ph.D." w:date="2023-11-11T15:29:00Z">
        <w:r w:rsidR="00885F9F" w:rsidDel="000C4657">
          <w:rPr>
            <w:rFonts w:ascii="Arial" w:hAnsi="Arial" w:cs="Arial"/>
            <w:sz w:val="24"/>
            <w:szCs w:val="24"/>
          </w:rPr>
          <w:delText>I expect t</w:delText>
        </w:r>
        <w:r w:rsidR="00BD3C8F" w:rsidRPr="00085342" w:rsidDel="000C4657">
          <w:rPr>
            <w:rFonts w:ascii="Arial" w:hAnsi="Arial" w:cs="Arial"/>
            <w:sz w:val="24"/>
            <w:szCs w:val="24"/>
          </w:rPr>
          <w:delText xml:space="preserve">his training </w:delText>
        </w:r>
        <w:r w:rsidR="00885F9F" w:rsidDel="000C4657">
          <w:rPr>
            <w:rFonts w:ascii="Arial" w:hAnsi="Arial" w:cs="Arial"/>
            <w:sz w:val="24"/>
            <w:szCs w:val="24"/>
          </w:rPr>
          <w:delText xml:space="preserve">to improve </w:delText>
        </w:r>
      </w:del>
      <w:r w:rsidR="00885F9F">
        <w:rPr>
          <w:rFonts w:ascii="Arial" w:hAnsi="Arial" w:cs="Arial"/>
          <w:sz w:val="24"/>
          <w:szCs w:val="24"/>
        </w:rPr>
        <w:t xml:space="preserve">my </w:t>
      </w:r>
      <w:ins w:id="203" w:author="Jorg Grandl, Ph.D." w:date="2023-11-11T15:29:00Z">
        <w:r w:rsidR="000C4657">
          <w:rPr>
            <w:rFonts w:ascii="Arial" w:hAnsi="Arial" w:cs="Arial"/>
            <w:sz w:val="24"/>
            <w:szCs w:val="24"/>
          </w:rPr>
          <w:t xml:space="preserve">theoretical and </w:t>
        </w:r>
      </w:ins>
      <w:r w:rsidR="00885F9F">
        <w:rPr>
          <w:rFonts w:ascii="Arial" w:hAnsi="Arial" w:cs="Arial"/>
          <w:sz w:val="24"/>
          <w:szCs w:val="24"/>
        </w:rPr>
        <w:t>computational skills</w:t>
      </w:r>
      <w:del w:id="204" w:author="Jorg Grandl, Ph.D." w:date="2023-11-11T15:29:00Z">
        <w:r w:rsidR="00885F9F" w:rsidDel="000C4657">
          <w:rPr>
            <w:rFonts w:ascii="Arial" w:hAnsi="Arial" w:cs="Arial"/>
            <w:sz w:val="24"/>
            <w:szCs w:val="24"/>
          </w:rPr>
          <w:delText>,</w:delText>
        </w:r>
        <w:r w:rsidR="00BD3C8F" w:rsidRPr="00085342" w:rsidDel="000C4657">
          <w:rPr>
            <w:rFonts w:ascii="Arial" w:hAnsi="Arial" w:cs="Arial"/>
            <w:sz w:val="24"/>
            <w:szCs w:val="24"/>
          </w:rPr>
          <w:delText xml:space="preserve">, and will be the first step towards my goal of </w:delText>
        </w:r>
        <w:r w:rsidR="00B42629" w:rsidDel="000C4657">
          <w:rPr>
            <w:rFonts w:ascii="Arial" w:hAnsi="Arial" w:cs="Arial"/>
            <w:sz w:val="24"/>
            <w:szCs w:val="24"/>
          </w:rPr>
          <w:delText>building better normative explanations in neuroscience</w:delText>
        </w:r>
      </w:del>
      <w:ins w:id="205" w:author="Jorg Grandl, Ph.D." w:date="2023-11-11T15:29:00Z">
        <w:r w:rsidR="000C4657">
          <w:rPr>
            <w:rFonts w:ascii="Arial" w:hAnsi="Arial" w:cs="Arial"/>
            <w:sz w:val="24"/>
            <w:szCs w:val="24"/>
          </w:rPr>
          <w:t xml:space="preserve">, which </w:t>
        </w:r>
      </w:ins>
      <w:ins w:id="206" w:author="Jorg Grandl, Ph.D." w:date="2023-11-11T15:30:00Z">
        <w:r w:rsidR="000C4657">
          <w:rPr>
            <w:rFonts w:ascii="Arial" w:hAnsi="Arial" w:cs="Arial"/>
            <w:sz w:val="24"/>
            <w:szCs w:val="24"/>
          </w:rPr>
          <w:t>are essential for succes</w:t>
        </w:r>
      </w:ins>
      <w:ins w:id="207" w:author="Jorg Grandl, Ph.D." w:date="2023-11-11T15:31:00Z">
        <w:r w:rsidR="00440D82">
          <w:rPr>
            <w:rFonts w:ascii="Arial" w:hAnsi="Arial" w:cs="Arial"/>
            <w:sz w:val="24"/>
            <w:szCs w:val="24"/>
          </w:rPr>
          <w:t>s</w:t>
        </w:r>
      </w:ins>
      <w:ins w:id="208" w:author="Jorg Grandl, Ph.D." w:date="2023-11-11T15:30:00Z">
        <w:r w:rsidR="000C4657">
          <w:rPr>
            <w:rFonts w:ascii="Arial" w:hAnsi="Arial" w:cs="Arial"/>
            <w:sz w:val="24"/>
            <w:szCs w:val="24"/>
          </w:rPr>
          <w:t>ful modern-day neuroscientists.</w:t>
        </w:r>
      </w:ins>
      <w:del w:id="209" w:author="Jorg Grandl, Ph.D." w:date="2023-11-11T15:29:00Z">
        <w:r w:rsidR="00B42629" w:rsidDel="000C4657">
          <w:rPr>
            <w:rFonts w:ascii="Arial" w:hAnsi="Arial" w:cs="Arial"/>
            <w:sz w:val="24"/>
            <w:szCs w:val="24"/>
          </w:rPr>
          <w:delText xml:space="preserve">. </w:delText>
        </w:r>
      </w:del>
    </w:p>
    <w:p w14:paraId="06D403B1" w14:textId="5DF4B786" w:rsidR="00440D82" w:rsidDel="00440D82" w:rsidRDefault="00440D82">
      <w:pPr>
        <w:spacing w:line="360" w:lineRule="auto"/>
        <w:rPr>
          <w:del w:id="210" w:author="Jorg Grandl, Ph.D." w:date="2023-11-11T15:33:00Z"/>
          <w:rFonts w:ascii="Arial" w:hAnsi="Arial" w:cs="Arial"/>
          <w:sz w:val="24"/>
          <w:szCs w:val="24"/>
        </w:rPr>
        <w:pPrChange w:id="211" w:author="Jorg Grandl, Ph.D." w:date="2023-11-11T15:33:00Z">
          <w:pPr>
            <w:spacing w:line="360" w:lineRule="auto"/>
            <w:ind w:firstLine="720"/>
            <w:jc w:val="both"/>
          </w:pPr>
        </w:pPrChange>
      </w:pPr>
      <w:ins w:id="212" w:author="Jorg Grandl, Ph.D." w:date="2023-11-11T15:31:00Z">
        <w:r>
          <w:rPr>
            <w:rFonts w:ascii="Arial" w:hAnsi="Arial" w:cs="Arial"/>
            <w:sz w:val="24"/>
            <w:szCs w:val="24"/>
          </w:rPr>
          <w:t xml:space="preserve">I also have the ambition to </w:t>
        </w:r>
      </w:ins>
      <w:ins w:id="213" w:author="Jorg Grandl, Ph.D." w:date="2023-11-11T15:32:00Z">
        <w:r>
          <w:rPr>
            <w:rFonts w:ascii="Arial" w:hAnsi="Arial" w:cs="Arial"/>
            <w:sz w:val="24"/>
            <w:szCs w:val="24"/>
          </w:rPr>
          <w:t xml:space="preserve">use my knowledge to </w:t>
        </w:r>
      </w:ins>
      <w:ins w:id="214" w:author="Jorg Grandl, Ph.D." w:date="2023-11-11T15:31:00Z">
        <w:r>
          <w:rPr>
            <w:rFonts w:ascii="Arial" w:hAnsi="Arial" w:cs="Arial"/>
            <w:sz w:val="24"/>
            <w:szCs w:val="24"/>
          </w:rPr>
          <w:t xml:space="preserve">train </w:t>
        </w:r>
      </w:ins>
      <w:ins w:id="215" w:author="Jorg Grandl, Ph.D." w:date="2023-11-11T15:32:00Z">
        <w:r>
          <w:rPr>
            <w:rFonts w:ascii="Arial" w:hAnsi="Arial" w:cs="Arial"/>
            <w:sz w:val="24"/>
            <w:szCs w:val="24"/>
          </w:rPr>
          <w:t xml:space="preserve">the computational skills of other </w:t>
        </w:r>
      </w:ins>
      <w:ins w:id="216" w:author="Jorg Grandl, Ph.D." w:date="2023-11-11T15:33:00Z">
        <w:r>
          <w:rPr>
            <w:rFonts w:ascii="Arial" w:hAnsi="Arial" w:cs="Arial"/>
            <w:sz w:val="24"/>
            <w:szCs w:val="24"/>
          </w:rPr>
          <w:t>students</w:t>
        </w:r>
      </w:ins>
      <w:ins w:id="217" w:author="David St-Amand" w:date="2023-11-13T01:05:00Z">
        <w:r w:rsidR="00D022F1">
          <w:rPr>
            <w:rFonts w:ascii="Arial" w:hAnsi="Arial" w:cs="Arial"/>
            <w:sz w:val="24"/>
            <w:szCs w:val="24"/>
            <w:lang w:val="en-AI"/>
          </w:rPr>
          <w:t xml:space="preserve">, </w:t>
        </w:r>
        <w:r w:rsidR="00D022F1">
          <w:rPr>
            <w:rFonts w:ascii="Arial" w:hAnsi="Arial" w:cs="Arial"/>
            <w:sz w:val="24"/>
            <w:szCs w:val="24"/>
          </w:rPr>
          <w:t>which are becoming more and more important in neuroscience</w:t>
        </w:r>
      </w:ins>
      <w:ins w:id="218" w:author="Jorg Grandl, Ph.D." w:date="2023-11-11T15:33:00Z">
        <w:r>
          <w:rPr>
            <w:rFonts w:ascii="Arial" w:hAnsi="Arial" w:cs="Arial"/>
            <w:sz w:val="24"/>
            <w:szCs w:val="24"/>
          </w:rPr>
          <w:t xml:space="preserve">. In the past, </w:t>
        </w:r>
      </w:ins>
    </w:p>
    <w:p w14:paraId="1DFAD9BF" w14:textId="78AE31DD" w:rsidR="00B42629" w:rsidDel="00440D82" w:rsidRDefault="00B42629">
      <w:pPr>
        <w:spacing w:line="360" w:lineRule="auto"/>
        <w:rPr>
          <w:del w:id="219" w:author="Jorg Grandl, Ph.D." w:date="2023-11-11T15:33:00Z"/>
          <w:rFonts w:ascii="Arial" w:hAnsi="Arial" w:cs="Arial"/>
          <w:sz w:val="24"/>
          <w:szCs w:val="24"/>
        </w:rPr>
        <w:pPrChange w:id="220" w:author="Jorg Grandl, Ph.D." w:date="2023-11-11T15:33:00Z">
          <w:pPr>
            <w:spacing w:after="0" w:line="360" w:lineRule="auto"/>
            <w:ind w:firstLine="720"/>
            <w:jc w:val="both"/>
          </w:pPr>
        </w:pPrChange>
      </w:pPr>
    </w:p>
    <w:p w14:paraId="2BD84E47" w14:textId="3D76960C" w:rsidR="00B3439D" w:rsidRDefault="0045185D">
      <w:pPr>
        <w:spacing w:line="360" w:lineRule="auto"/>
        <w:rPr>
          <w:rFonts w:ascii="Arial" w:hAnsi="Arial" w:cs="Arial"/>
          <w:sz w:val="24"/>
          <w:szCs w:val="24"/>
        </w:rPr>
        <w:pPrChange w:id="221" w:author="Jorg Grandl, Ph.D." w:date="2023-11-11T15:36:00Z">
          <w:pPr>
            <w:spacing w:line="360" w:lineRule="auto"/>
            <w:ind w:firstLine="720"/>
            <w:jc w:val="both"/>
          </w:pPr>
        </w:pPrChange>
      </w:pPr>
      <w:del w:id="222" w:author="Jorg Grandl, Ph.D." w:date="2023-11-11T15:33:00Z">
        <w:r w:rsidDel="00440D82">
          <w:rPr>
            <w:rFonts w:ascii="Arial" w:hAnsi="Arial" w:cs="Arial"/>
            <w:sz w:val="24"/>
            <w:szCs w:val="24"/>
          </w:rPr>
          <w:delText>Computational methods are becoming more and more important in neuroscience, which is why I want to help the communities I’m in to develop their computational skills.</w:delText>
        </w:r>
        <w:r w:rsidR="004F7335" w:rsidDel="00440D82">
          <w:rPr>
            <w:rFonts w:ascii="Arial" w:hAnsi="Arial" w:cs="Arial"/>
            <w:sz w:val="24"/>
            <w:szCs w:val="24"/>
          </w:rPr>
          <w:delText xml:space="preserve"> I started doing so at my previous institution, where </w:delText>
        </w:r>
      </w:del>
      <w:r w:rsidR="004F7335">
        <w:rPr>
          <w:rFonts w:ascii="Arial" w:hAnsi="Arial" w:cs="Arial"/>
          <w:sz w:val="24"/>
          <w:szCs w:val="24"/>
        </w:rPr>
        <w:t xml:space="preserve">I </w:t>
      </w:r>
      <w:del w:id="223" w:author="Jorg Grandl, Ph.D." w:date="2023-11-11T15:33:00Z">
        <w:r w:rsidR="004F7335" w:rsidDel="00440D82">
          <w:rPr>
            <w:rFonts w:ascii="Arial" w:hAnsi="Arial" w:cs="Arial"/>
            <w:sz w:val="24"/>
            <w:szCs w:val="24"/>
          </w:rPr>
          <w:delText>taught both</w:delText>
        </w:r>
      </w:del>
      <w:ins w:id="224" w:author="Jorg Grandl, Ph.D." w:date="2023-11-11T15:33:00Z">
        <w:r w:rsidR="00440D82">
          <w:rPr>
            <w:rFonts w:ascii="Arial" w:hAnsi="Arial" w:cs="Arial"/>
            <w:sz w:val="24"/>
            <w:szCs w:val="24"/>
          </w:rPr>
          <w:t>tutored undergraduate students in</w:t>
        </w:r>
      </w:ins>
      <w:r w:rsidR="004F7335">
        <w:rPr>
          <w:rFonts w:ascii="Arial" w:hAnsi="Arial" w:cs="Arial"/>
          <w:sz w:val="24"/>
          <w:szCs w:val="24"/>
        </w:rPr>
        <w:t xml:space="preserve"> statistics </w:t>
      </w:r>
      <w:del w:id="225" w:author="David St-Amand" w:date="2023-11-13T00:59:00Z">
        <w:r w:rsidR="004F7335" w:rsidDel="002B0C99">
          <w:rPr>
            <w:rFonts w:ascii="Arial" w:hAnsi="Arial" w:cs="Arial"/>
            <w:sz w:val="24"/>
            <w:szCs w:val="24"/>
          </w:rPr>
          <w:delText>and programming</w:delText>
        </w:r>
      </w:del>
      <w:ins w:id="226" w:author="Jorg Grandl, Ph.D." w:date="2023-11-11T15:33:00Z">
        <w:del w:id="227" w:author="David St-Amand" w:date="2023-11-13T00:59:00Z">
          <w:r w:rsidR="00440D82" w:rsidDel="002B0C99">
            <w:rPr>
              <w:rFonts w:ascii="Arial" w:hAnsi="Arial" w:cs="Arial"/>
              <w:sz w:val="24"/>
              <w:szCs w:val="24"/>
            </w:rPr>
            <w:delText xml:space="preserve"> </w:delText>
          </w:r>
        </w:del>
      </w:ins>
      <w:ins w:id="228" w:author="Jorg Grandl, Ph.D." w:date="2023-11-11T15:34:00Z">
        <w:r w:rsidR="00440D82">
          <w:rPr>
            <w:rFonts w:ascii="Arial" w:hAnsi="Arial" w:cs="Arial"/>
            <w:sz w:val="24"/>
            <w:szCs w:val="24"/>
          </w:rPr>
          <w:t xml:space="preserve">and formally </w:t>
        </w:r>
      </w:ins>
      <w:del w:id="229" w:author="Jorg Grandl, Ph.D." w:date="2023-11-11T15:34:00Z">
        <w:r w:rsidR="004F7335" w:rsidDel="00440D82">
          <w:rPr>
            <w:rFonts w:ascii="Arial" w:hAnsi="Arial" w:cs="Arial"/>
            <w:sz w:val="24"/>
            <w:szCs w:val="24"/>
          </w:rPr>
          <w:delText xml:space="preserve">. I taught statistics by tutoring undergraduate students at McGill University for about two years. I </w:delText>
        </w:r>
      </w:del>
      <w:r w:rsidR="004F7335">
        <w:rPr>
          <w:rFonts w:ascii="Arial" w:hAnsi="Arial" w:cs="Arial"/>
          <w:sz w:val="24"/>
          <w:szCs w:val="24"/>
        </w:rPr>
        <w:t xml:space="preserve">taught programming </w:t>
      </w:r>
      <w:del w:id="230" w:author="Jorg Grandl, Ph.D." w:date="2023-11-11T15:34:00Z">
        <w:r w:rsidR="004F7335" w:rsidDel="00440D82">
          <w:rPr>
            <w:rFonts w:ascii="Arial" w:hAnsi="Arial" w:cs="Arial"/>
            <w:sz w:val="24"/>
            <w:szCs w:val="24"/>
          </w:rPr>
          <w:delText xml:space="preserve">through </w:delText>
        </w:r>
      </w:del>
      <w:ins w:id="231" w:author="Jorg Grandl, Ph.D." w:date="2023-11-11T15:34:00Z">
        <w:r w:rsidR="00440D82">
          <w:rPr>
            <w:rFonts w:ascii="Arial" w:hAnsi="Arial" w:cs="Arial"/>
            <w:sz w:val="24"/>
            <w:szCs w:val="24"/>
          </w:rPr>
          <w:t xml:space="preserve">in </w:t>
        </w:r>
      </w:ins>
      <w:r w:rsidR="004F7335">
        <w:rPr>
          <w:rFonts w:ascii="Arial" w:hAnsi="Arial" w:cs="Arial"/>
          <w:sz w:val="24"/>
          <w:szCs w:val="24"/>
        </w:rPr>
        <w:t>workshops</w:t>
      </w:r>
      <w:ins w:id="232" w:author="Jorg Grandl, Ph.D." w:date="2023-11-11T15:34:00Z">
        <w:r w:rsidR="00440D82">
          <w:rPr>
            <w:rFonts w:ascii="Arial" w:hAnsi="Arial" w:cs="Arial"/>
            <w:sz w:val="24"/>
            <w:szCs w:val="24"/>
          </w:rPr>
          <w:t xml:space="preserve"> </w:t>
        </w:r>
        <w:r w:rsidR="00302C7E">
          <w:rPr>
            <w:rFonts w:ascii="Arial" w:hAnsi="Arial" w:cs="Arial"/>
            <w:sz w:val="24"/>
            <w:szCs w:val="24"/>
          </w:rPr>
          <w:t xml:space="preserve">on the programming languages </w:t>
        </w:r>
      </w:ins>
      <w:del w:id="233" w:author="Jorg Grandl, Ph.D." w:date="2023-11-11T15:35:00Z">
        <w:r w:rsidR="004F7335" w:rsidDel="00302C7E">
          <w:rPr>
            <w:rFonts w:ascii="Arial" w:hAnsi="Arial" w:cs="Arial"/>
            <w:sz w:val="24"/>
            <w:szCs w:val="24"/>
          </w:rPr>
          <w:delText xml:space="preserve">: I hosted my own programming workshop in </w:delText>
        </w:r>
      </w:del>
      <w:r w:rsidR="004F7335">
        <w:rPr>
          <w:rFonts w:ascii="Arial" w:hAnsi="Arial" w:cs="Arial"/>
          <w:sz w:val="24"/>
          <w:szCs w:val="24"/>
        </w:rPr>
        <w:t xml:space="preserve">R </w:t>
      </w:r>
      <w:del w:id="234" w:author="Jorg Grandl, Ph.D." w:date="2023-11-11T15:35:00Z">
        <w:r w:rsidR="004F7335" w:rsidDel="00302C7E">
          <w:rPr>
            <w:rFonts w:ascii="Arial" w:hAnsi="Arial" w:cs="Arial"/>
            <w:sz w:val="24"/>
            <w:szCs w:val="24"/>
          </w:rPr>
          <w:delText>for graduate students, and was a teaching assistant for a programming workshop in</w:delText>
        </w:r>
      </w:del>
      <w:ins w:id="235" w:author="Jorg Grandl, Ph.D." w:date="2023-11-11T15:35:00Z">
        <w:r w:rsidR="00302C7E">
          <w:rPr>
            <w:rFonts w:ascii="Arial" w:hAnsi="Arial" w:cs="Arial"/>
            <w:sz w:val="24"/>
            <w:szCs w:val="24"/>
          </w:rPr>
          <w:t>and</w:t>
        </w:r>
      </w:ins>
      <w:r w:rsidR="004F7335">
        <w:rPr>
          <w:rFonts w:ascii="Arial" w:hAnsi="Arial" w:cs="Arial"/>
          <w:sz w:val="24"/>
          <w:szCs w:val="24"/>
        </w:rPr>
        <w:t xml:space="preserve"> Python. </w:t>
      </w:r>
      <w:ins w:id="236" w:author="Jorg Grandl, Ph.D." w:date="2023-11-11T15:35:00Z">
        <w:r w:rsidR="00302C7E">
          <w:rPr>
            <w:rFonts w:ascii="Arial" w:hAnsi="Arial" w:cs="Arial"/>
            <w:sz w:val="24"/>
            <w:szCs w:val="24"/>
          </w:rPr>
          <w:t xml:space="preserve">In the future, I plan to serve as a Teaching Assistant for the </w:t>
        </w:r>
      </w:ins>
      <w:ins w:id="237" w:author="Jorg Grandl, Ph.D." w:date="2023-11-11T15:36:00Z">
        <w:r w:rsidR="00302C7E">
          <w:rPr>
            <w:rFonts w:ascii="Arial" w:hAnsi="Arial" w:cs="Arial"/>
            <w:sz w:val="24"/>
            <w:szCs w:val="24"/>
          </w:rPr>
          <w:t xml:space="preserve">graduate-level course </w:t>
        </w:r>
      </w:ins>
      <w:ins w:id="238" w:author="Jorg Grandl, Ph.D." w:date="2023-11-11T15:35:00Z">
        <w:r w:rsidR="00302C7E">
          <w:rPr>
            <w:rFonts w:ascii="Arial" w:hAnsi="Arial" w:cs="Arial"/>
            <w:sz w:val="24"/>
            <w:szCs w:val="24"/>
          </w:rPr>
          <w:t>Quantitative Neurobiology</w:t>
        </w:r>
      </w:ins>
      <w:ins w:id="239" w:author="Jorg Grandl, Ph.D." w:date="2023-11-11T15:36:00Z">
        <w:r w:rsidR="00302C7E">
          <w:rPr>
            <w:rFonts w:ascii="Arial" w:hAnsi="Arial" w:cs="Arial"/>
            <w:sz w:val="24"/>
            <w:szCs w:val="24"/>
          </w:rPr>
          <w:t xml:space="preserve">, and to </w:t>
        </w:r>
      </w:ins>
      <w:ins w:id="240" w:author="David St-Amand" w:date="2023-11-12T21:35:00Z">
        <w:r w:rsidR="00CF61CF">
          <w:rPr>
            <w:rFonts w:ascii="Arial" w:hAnsi="Arial" w:cs="Arial"/>
            <w:sz w:val="24"/>
            <w:szCs w:val="24"/>
          </w:rPr>
          <w:t xml:space="preserve">help </w:t>
        </w:r>
      </w:ins>
      <w:ins w:id="241" w:author="Jorg Grandl, Ph.D." w:date="2023-11-11T15:36:00Z">
        <w:r w:rsidR="00302C7E">
          <w:rPr>
            <w:rFonts w:ascii="Arial" w:hAnsi="Arial" w:cs="Arial"/>
            <w:sz w:val="24"/>
            <w:szCs w:val="24"/>
          </w:rPr>
          <w:t>teach</w:t>
        </w:r>
        <w:del w:id="242" w:author="David St-Amand" w:date="2023-11-13T00:59:00Z">
          <w:r w:rsidR="00302C7E" w:rsidDel="00AA19BE">
            <w:rPr>
              <w:rFonts w:ascii="Arial" w:hAnsi="Arial" w:cs="Arial"/>
              <w:sz w:val="24"/>
              <w:szCs w:val="24"/>
            </w:rPr>
            <w:delText xml:space="preserve"> </w:delText>
          </w:r>
        </w:del>
      </w:ins>
      <w:del w:id="243" w:author="Jorg Grandl, Ph.D." w:date="2023-11-11T15:36:00Z">
        <w:r w:rsidR="004F7335" w:rsidDel="00302C7E">
          <w:rPr>
            <w:rFonts w:ascii="Arial" w:hAnsi="Arial" w:cs="Arial"/>
            <w:sz w:val="24"/>
            <w:szCs w:val="24"/>
          </w:rPr>
          <w:delText xml:space="preserve">During my PhD, </w:delText>
        </w:r>
        <w:r w:rsidR="00E207F0" w:rsidDel="00302C7E">
          <w:rPr>
            <w:rFonts w:ascii="Arial" w:hAnsi="Arial" w:cs="Arial"/>
            <w:sz w:val="24"/>
            <w:szCs w:val="24"/>
          </w:rPr>
          <w:delText>I would like to keep</w:delText>
        </w:r>
        <w:r w:rsidR="004F7335" w:rsidDel="00302C7E">
          <w:rPr>
            <w:rFonts w:ascii="Arial" w:hAnsi="Arial" w:cs="Arial"/>
            <w:sz w:val="24"/>
            <w:szCs w:val="24"/>
          </w:rPr>
          <w:delText xml:space="preserve"> doing the same and teach </w:delText>
        </w:r>
        <w:r w:rsidR="00CD2CA2" w:rsidDel="00302C7E">
          <w:rPr>
            <w:rFonts w:ascii="Arial" w:hAnsi="Arial" w:cs="Arial"/>
            <w:sz w:val="24"/>
            <w:szCs w:val="24"/>
          </w:rPr>
          <w:delText xml:space="preserve">computational skills </w:delText>
        </w:r>
        <w:r w:rsidR="004F7335" w:rsidDel="00302C7E">
          <w:rPr>
            <w:rFonts w:ascii="Arial" w:hAnsi="Arial" w:cs="Arial"/>
            <w:sz w:val="24"/>
            <w:szCs w:val="24"/>
          </w:rPr>
          <w:delText>to Duke graduate students.</w:delText>
        </w:r>
        <w:r w:rsidR="00E207F0" w:rsidDel="00302C7E">
          <w:rPr>
            <w:rFonts w:ascii="Arial" w:hAnsi="Arial" w:cs="Arial"/>
            <w:sz w:val="24"/>
            <w:szCs w:val="24"/>
          </w:rPr>
          <w:delText>.</w:delText>
        </w:r>
        <w:r w:rsidR="00CD2CA2" w:rsidDel="00302C7E">
          <w:rPr>
            <w:rFonts w:ascii="Arial" w:hAnsi="Arial" w:cs="Arial"/>
            <w:sz w:val="24"/>
            <w:szCs w:val="24"/>
          </w:rPr>
          <w:delText xml:space="preserve"> There are many opportunities that will allow me to do so, such as being a teaching assistant for the statistics or programming courses in Neurobiology, or teaching </w:delText>
        </w:r>
      </w:del>
      <w:del w:id="244" w:author="David St-Amand" w:date="2023-11-13T00:54:00Z">
        <w:r w:rsidR="00CD2CA2" w:rsidDel="00716D09">
          <w:rPr>
            <w:rFonts w:ascii="Arial" w:hAnsi="Arial" w:cs="Arial"/>
            <w:sz w:val="24"/>
            <w:szCs w:val="24"/>
          </w:rPr>
          <w:delText>in</w:delText>
        </w:r>
      </w:del>
      <w:r w:rsidR="00CD2CA2">
        <w:rPr>
          <w:rFonts w:ascii="Arial" w:hAnsi="Arial" w:cs="Arial"/>
          <w:sz w:val="24"/>
          <w:szCs w:val="24"/>
        </w:rPr>
        <w:t xml:space="preserve"> </w:t>
      </w:r>
      <w:ins w:id="245" w:author="David St-Amand" w:date="2023-11-12T21:35:00Z">
        <w:r w:rsidR="00CF61CF">
          <w:rPr>
            <w:rFonts w:ascii="Arial" w:hAnsi="Arial" w:cs="Arial"/>
            <w:sz w:val="24"/>
            <w:szCs w:val="24"/>
          </w:rPr>
          <w:t>a</w:t>
        </w:r>
      </w:ins>
      <w:del w:id="246" w:author="David St-Amand" w:date="2023-11-12T21:35:00Z">
        <w:r w:rsidR="00CD2CA2" w:rsidDel="00CF61CF">
          <w:rPr>
            <w:rFonts w:ascii="Arial" w:hAnsi="Arial" w:cs="Arial"/>
            <w:sz w:val="24"/>
            <w:szCs w:val="24"/>
          </w:rPr>
          <w:delText>the</w:delText>
        </w:r>
      </w:del>
      <w:r w:rsidR="00CD2CA2">
        <w:rPr>
          <w:rFonts w:ascii="Arial" w:hAnsi="Arial" w:cs="Arial"/>
          <w:sz w:val="24"/>
          <w:szCs w:val="24"/>
        </w:rPr>
        <w:t xml:space="preserve"> bi-weekly methods workshop for </w:t>
      </w:r>
      <w:ins w:id="247" w:author="Jorg Grandl, Ph.D." w:date="2023-11-11T15:36:00Z">
        <w:r w:rsidR="00302C7E">
          <w:rPr>
            <w:rFonts w:ascii="Arial" w:hAnsi="Arial" w:cs="Arial"/>
            <w:sz w:val="24"/>
            <w:szCs w:val="24"/>
          </w:rPr>
          <w:t>Duk</w:t>
        </w:r>
      </w:ins>
      <w:ins w:id="248" w:author="Jorg Grandl, Ph.D." w:date="2023-11-11T15:37:00Z">
        <w:r w:rsidR="00302C7E">
          <w:rPr>
            <w:rFonts w:ascii="Arial" w:hAnsi="Arial" w:cs="Arial"/>
            <w:sz w:val="24"/>
            <w:szCs w:val="24"/>
          </w:rPr>
          <w:t xml:space="preserve">e </w:t>
        </w:r>
      </w:ins>
      <w:r w:rsidR="00CD2CA2">
        <w:rPr>
          <w:rFonts w:ascii="Arial" w:hAnsi="Arial" w:cs="Arial"/>
          <w:sz w:val="24"/>
          <w:szCs w:val="24"/>
        </w:rPr>
        <w:t xml:space="preserve">neuroscientists. </w:t>
      </w:r>
      <w:r w:rsidR="00E207F0">
        <w:rPr>
          <w:rFonts w:ascii="Arial" w:hAnsi="Arial" w:cs="Arial"/>
          <w:sz w:val="24"/>
          <w:szCs w:val="24"/>
        </w:rPr>
        <w:t xml:space="preserve"> </w:t>
      </w:r>
      <w:ins w:id="249" w:author="Jorg Grandl, Ph.D." w:date="2023-11-11T15:37:00Z">
        <w:r w:rsidR="00302C7E">
          <w:rPr>
            <w:rFonts w:ascii="Arial" w:hAnsi="Arial" w:cs="Arial"/>
            <w:sz w:val="24"/>
            <w:szCs w:val="24"/>
          </w:rPr>
          <w:t xml:space="preserve">Altogether, </w:t>
        </w:r>
      </w:ins>
      <w:del w:id="250" w:author="Jorg Grandl, Ph.D." w:date="2023-11-11T15:37:00Z">
        <w:r w:rsidR="00534501" w:rsidDel="00302C7E">
          <w:rPr>
            <w:rFonts w:ascii="Arial" w:hAnsi="Arial" w:cs="Arial"/>
            <w:sz w:val="24"/>
            <w:szCs w:val="24"/>
          </w:rPr>
          <w:delText xml:space="preserve">These </w:delText>
        </w:r>
      </w:del>
      <w:ins w:id="251" w:author="Jorg Grandl, Ph.D." w:date="2023-11-11T15:37:00Z">
        <w:r w:rsidR="00302C7E">
          <w:rPr>
            <w:rFonts w:ascii="Arial" w:hAnsi="Arial" w:cs="Arial"/>
            <w:sz w:val="24"/>
            <w:szCs w:val="24"/>
          </w:rPr>
          <w:t xml:space="preserve">these activities </w:t>
        </w:r>
      </w:ins>
      <w:del w:id="252" w:author="Jorg Grandl, Ph.D." w:date="2023-11-11T15:37:00Z">
        <w:r w:rsidR="00534501" w:rsidDel="00302C7E">
          <w:rPr>
            <w:rFonts w:ascii="Arial" w:hAnsi="Arial" w:cs="Arial"/>
            <w:sz w:val="24"/>
            <w:szCs w:val="24"/>
          </w:rPr>
          <w:delText>opportunities are great teaching experience</w:delText>
        </w:r>
        <w:r w:rsidR="00CD2CA2" w:rsidDel="00302C7E">
          <w:rPr>
            <w:rFonts w:ascii="Arial" w:hAnsi="Arial" w:cs="Arial"/>
            <w:sz w:val="24"/>
            <w:szCs w:val="24"/>
          </w:rPr>
          <w:delText xml:space="preserve">s that </w:delText>
        </w:r>
      </w:del>
      <w:r w:rsidR="00CD2CA2">
        <w:rPr>
          <w:rFonts w:ascii="Arial" w:hAnsi="Arial" w:cs="Arial"/>
          <w:sz w:val="24"/>
          <w:szCs w:val="24"/>
        </w:rPr>
        <w:t xml:space="preserve">will not only </w:t>
      </w:r>
      <w:del w:id="253" w:author="Jorg Grandl, Ph.D." w:date="2023-11-11T15:37:00Z">
        <w:r w:rsidR="00CD2CA2" w:rsidDel="00302C7E">
          <w:rPr>
            <w:rFonts w:ascii="Arial" w:hAnsi="Arial" w:cs="Arial"/>
            <w:sz w:val="24"/>
            <w:szCs w:val="24"/>
          </w:rPr>
          <w:delText xml:space="preserve">help </w:delText>
        </w:r>
      </w:del>
      <w:ins w:id="254" w:author="Jorg Grandl, Ph.D." w:date="2023-11-11T15:37:00Z">
        <w:r w:rsidR="00302C7E">
          <w:rPr>
            <w:rFonts w:ascii="Arial" w:hAnsi="Arial" w:cs="Arial"/>
            <w:sz w:val="24"/>
            <w:szCs w:val="24"/>
          </w:rPr>
          <w:t xml:space="preserve">support </w:t>
        </w:r>
      </w:ins>
      <w:r w:rsidR="00CD2CA2">
        <w:rPr>
          <w:rFonts w:ascii="Arial" w:hAnsi="Arial" w:cs="Arial"/>
          <w:sz w:val="24"/>
          <w:szCs w:val="24"/>
        </w:rPr>
        <w:t>my community</w:t>
      </w:r>
      <w:ins w:id="255" w:author="Jorg Grandl, Ph.D." w:date="2023-11-11T15:37:00Z">
        <w:r w:rsidR="00302C7E">
          <w:rPr>
            <w:rFonts w:ascii="Arial" w:hAnsi="Arial" w:cs="Arial"/>
            <w:sz w:val="24"/>
            <w:szCs w:val="24"/>
          </w:rPr>
          <w:t>,</w:t>
        </w:r>
      </w:ins>
      <w:r w:rsidR="00CD2CA2">
        <w:rPr>
          <w:rFonts w:ascii="Arial" w:hAnsi="Arial" w:cs="Arial"/>
          <w:sz w:val="24"/>
          <w:szCs w:val="24"/>
        </w:rPr>
        <w:t xml:space="preserve"> but also</w:t>
      </w:r>
      <w:r w:rsidR="00534501">
        <w:rPr>
          <w:rFonts w:ascii="Arial" w:hAnsi="Arial" w:cs="Arial"/>
          <w:sz w:val="24"/>
          <w:szCs w:val="24"/>
        </w:rPr>
        <w:t xml:space="preserve"> prepare me </w:t>
      </w:r>
      <w:del w:id="256" w:author="Jorg Grandl, Ph.D." w:date="2023-11-11T15:37:00Z">
        <w:r w:rsidR="00534501" w:rsidDel="00302C7E">
          <w:rPr>
            <w:rFonts w:ascii="Arial" w:hAnsi="Arial" w:cs="Arial"/>
            <w:sz w:val="24"/>
            <w:szCs w:val="24"/>
          </w:rPr>
          <w:delText>to become a</w:delText>
        </w:r>
      </w:del>
      <w:ins w:id="257" w:author="Jorg Grandl, Ph.D." w:date="2023-11-11T15:37:00Z">
        <w:r w:rsidR="00302C7E">
          <w:rPr>
            <w:rFonts w:ascii="Arial" w:hAnsi="Arial" w:cs="Arial"/>
            <w:sz w:val="24"/>
            <w:szCs w:val="24"/>
          </w:rPr>
          <w:t>for my long-term career goal of be</w:t>
        </w:r>
      </w:ins>
      <w:ins w:id="258" w:author="Jorg Grandl, Ph.D." w:date="2023-11-11T15:38:00Z">
        <w:r w:rsidR="00302C7E">
          <w:rPr>
            <w:rFonts w:ascii="Arial" w:hAnsi="Arial" w:cs="Arial"/>
            <w:sz w:val="24"/>
            <w:szCs w:val="24"/>
          </w:rPr>
          <w:t>ing a</w:t>
        </w:r>
      </w:ins>
      <w:r w:rsidR="00534501">
        <w:rPr>
          <w:rFonts w:ascii="Arial" w:hAnsi="Arial" w:cs="Arial"/>
          <w:sz w:val="24"/>
          <w:szCs w:val="24"/>
        </w:rPr>
        <w:t xml:space="preserve"> professor</w:t>
      </w:r>
      <w:del w:id="259" w:author="Jorg Grandl, Ph.D." w:date="2023-11-11T15:37:00Z">
        <w:r w:rsidR="00534501" w:rsidDel="00302C7E">
          <w:rPr>
            <w:rFonts w:ascii="Arial" w:hAnsi="Arial" w:cs="Arial"/>
            <w:sz w:val="24"/>
            <w:szCs w:val="24"/>
          </w:rPr>
          <w:delText xml:space="preserve"> in the future</w:delText>
        </w:r>
      </w:del>
      <w:r w:rsidR="00534501">
        <w:rPr>
          <w:rFonts w:ascii="Arial" w:hAnsi="Arial" w:cs="Arial"/>
          <w:sz w:val="24"/>
          <w:szCs w:val="24"/>
        </w:rPr>
        <w:t xml:space="preserve">. </w:t>
      </w:r>
      <w:r w:rsidR="003D5BE5">
        <w:rPr>
          <w:rFonts w:ascii="Arial" w:hAnsi="Arial" w:cs="Arial"/>
          <w:sz w:val="24"/>
          <w:szCs w:val="24"/>
        </w:rPr>
        <w:t xml:space="preserve"> </w:t>
      </w:r>
    </w:p>
    <w:p w14:paraId="335314F2" w14:textId="0CFAA736" w:rsidR="00107185" w:rsidRDefault="0081290F">
      <w:pPr>
        <w:spacing w:after="0" w:line="360" w:lineRule="auto"/>
        <w:rPr>
          <w:ins w:id="260" w:author="David St-Amand" w:date="2023-11-12T23:33:00Z"/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After </w:t>
      </w:r>
      <w:del w:id="261" w:author="Jorg Grandl, Ph.D." w:date="2023-11-11T15:38:00Z">
        <w:r w:rsidDel="004C2FB9">
          <w:rPr>
            <w:rFonts w:ascii="Arial" w:hAnsi="Arial" w:cs="Arial"/>
            <w:sz w:val="24"/>
            <w:szCs w:val="24"/>
          </w:rPr>
          <w:delText>I complete</w:delText>
        </w:r>
      </w:del>
      <w:ins w:id="262" w:author="Jorg Grandl, Ph.D." w:date="2023-11-11T15:39:00Z">
        <w:r w:rsidR="004C2FB9">
          <w:rPr>
            <w:rFonts w:ascii="Arial" w:hAnsi="Arial" w:cs="Arial"/>
            <w:sz w:val="24"/>
            <w:szCs w:val="24"/>
          </w:rPr>
          <w:t xml:space="preserve">completing my PhD in Neurobiology, </w:t>
        </w:r>
      </w:ins>
      <w:del w:id="263" w:author="Jorg Grandl, Ph.D." w:date="2023-11-11T15:38:00Z">
        <w:r w:rsidDel="004C2FB9">
          <w:rPr>
            <w:rFonts w:ascii="Arial" w:hAnsi="Arial" w:cs="Arial"/>
            <w:sz w:val="24"/>
            <w:szCs w:val="24"/>
          </w:rPr>
          <w:delText xml:space="preserve"> my graduate training at Duke, </w:delText>
        </w:r>
      </w:del>
      <w:r>
        <w:rPr>
          <w:rFonts w:ascii="Arial" w:hAnsi="Arial" w:cs="Arial"/>
          <w:sz w:val="24"/>
          <w:szCs w:val="24"/>
        </w:rPr>
        <w:t xml:space="preserve">I want to </w:t>
      </w:r>
      <w:ins w:id="264" w:author="Jorg Grandl, Ph.D." w:date="2023-11-11T15:39:00Z">
        <w:r w:rsidR="004C2FB9">
          <w:rPr>
            <w:rFonts w:ascii="Arial" w:hAnsi="Arial" w:cs="Arial"/>
            <w:sz w:val="24"/>
            <w:szCs w:val="24"/>
          </w:rPr>
          <w:t>continue my training as</w:t>
        </w:r>
      </w:ins>
      <w:del w:id="265" w:author="Jorg Grandl, Ph.D." w:date="2023-11-11T15:39:00Z">
        <w:r w:rsidDel="004C2FB9">
          <w:rPr>
            <w:rFonts w:ascii="Arial" w:hAnsi="Arial" w:cs="Arial"/>
            <w:sz w:val="24"/>
            <w:szCs w:val="24"/>
          </w:rPr>
          <w:delText>pursue</w:delText>
        </w:r>
      </w:del>
      <w:r>
        <w:rPr>
          <w:rFonts w:ascii="Arial" w:hAnsi="Arial" w:cs="Arial"/>
          <w:sz w:val="24"/>
          <w:szCs w:val="24"/>
        </w:rPr>
        <w:t xml:space="preserve"> a post</w:t>
      </w:r>
      <w:del w:id="266" w:author="Jorg Grandl, Ph.D." w:date="2023-11-11T15:39:00Z">
        <w:r w:rsidDel="004C2FB9">
          <w:rPr>
            <w:rFonts w:ascii="Arial" w:hAnsi="Arial" w:cs="Arial"/>
            <w:sz w:val="24"/>
            <w:szCs w:val="24"/>
          </w:rPr>
          <w:delText>-</w:delText>
        </w:r>
      </w:del>
      <w:r>
        <w:rPr>
          <w:rFonts w:ascii="Arial" w:hAnsi="Arial" w:cs="Arial"/>
          <w:sz w:val="24"/>
          <w:szCs w:val="24"/>
        </w:rPr>
        <w:t>doc</w:t>
      </w:r>
      <w:ins w:id="267" w:author="Jorg Grandl, Ph.D." w:date="2023-11-11T15:39:00Z">
        <w:r w:rsidR="004C2FB9">
          <w:rPr>
            <w:rFonts w:ascii="Arial" w:hAnsi="Arial" w:cs="Arial"/>
            <w:sz w:val="24"/>
            <w:szCs w:val="24"/>
          </w:rPr>
          <w:t>toral fellow</w:t>
        </w:r>
      </w:ins>
      <w:r>
        <w:rPr>
          <w:rFonts w:ascii="Arial" w:hAnsi="Arial" w:cs="Arial"/>
          <w:sz w:val="24"/>
          <w:szCs w:val="24"/>
        </w:rPr>
        <w:t xml:space="preserve"> </w:t>
      </w:r>
      <w:del w:id="268" w:author="Jorg Grandl, Ph.D." w:date="2023-11-11T15:39:00Z">
        <w:r w:rsidDel="004C2FB9">
          <w:rPr>
            <w:rFonts w:ascii="Arial" w:hAnsi="Arial" w:cs="Arial"/>
            <w:sz w:val="24"/>
            <w:szCs w:val="24"/>
          </w:rPr>
          <w:delText xml:space="preserve">with the goal of becoming a professor </w:delText>
        </w:r>
      </w:del>
      <w:del w:id="269" w:author="Jorg Grandl, Ph.D." w:date="2023-11-11T15:40:00Z">
        <w:r w:rsidDel="004C2FB9">
          <w:rPr>
            <w:rFonts w:ascii="Arial" w:hAnsi="Arial" w:cs="Arial"/>
            <w:sz w:val="24"/>
            <w:szCs w:val="24"/>
          </w:rPr>
          <w:delText>in theoretical neuroscience.</w:delText>
        </w:r>
      </w:del>
      <w:ins w:id="270" w:author="Jorg Grandl, Ph.D." w:date="2023-11-11T15:40:00Z">
        <w:r w:rsidR="004C2FB9">
          <w:rPr>
            <w:rFonts w:ascii="Arial" w:hAnsi="Arial" w:cs="Arial"/>
            <w:sz w:val="24"/>
            <w:szCs w:val="24"/>
          </w:rPr>
          <w:t xml:space="preserve">and expand my work to the entire brain. </w:t>
        </w:r>
      </w:ins>
      <w:del w:id="271" w:author="Jorg Grandl, Ph.D." w:date="2023-11-11T15:44:00Z">
        <w:r w:rsidDel="00CF525C">
          <w:rPr>
            <w:rFonts w:ascii="Arial" w:hAnsi="Arial" w:cs="Arial"/>
            <w:sz w:val="24"/>
            <w:szCs w:val="24"/>
          </w:rPr>
          <w:delText xml:space="preserve"> </w:delText>
        </w:r>
      </w:del>
      <w:del w:id="272" w:author="Jorg Grandl, Ph.D." w:date="2023-11-11T15:40:00Z">
        <w:r w:rsidDel="004C2FB9">
          <w:rPr>
            <w:rFonts w:ascii="Arial" w:hAnsi="Arial" w:cs="Arial"/>
            <w:sz w:val="24"/>
            <w:szCs w:val="24"/>
          </w:rPr>
          <w:delText>I want to develop theories of how the brain works that not only apply to the retina, but to the brain as a whole. I am especially interested in studying computational models of inhibition and synaptic plasticity and us</w:delText>
        </w:r>
        <w:r w:rsidR="001772CC" w:rsidDel="004C2FB9">
          <w:rPr>
            <w:rFonts w:ascii="Arial" w:hAnsi="Arial" w:cs="Arial"/>
            <w:sz w:val="24"/>
            <w:szCs w:val="24"/>
          </w:rPr>
          <w:delText>ing</w:delText>
        </w:r>
        <w:r w:rsidDel="004C2FB9">
          <w:rPr>
            <w:rFonts w:ascii="Arial" w:hAnsi="Arial" w:cs="Arial"/>
            <w:sz w:val="24"/>
            <w:szCs w:val="24"/>
          </w:rPr>
          <w:delText xml:space="preserve"> such models to explain how systems (e.g.</w:delText>
        </w:r>
        <w:r w:rsidR="001772CC" w:rsidDel="004C2FB9">
          <w:rPr>
            <w:rFonts w:ascii="Arial" w:hAnsi="Arial" w:cs="Arial"/>
            <w:sz w:val="24"/>
            <w:szCs w:val="24"/>
          </w:rPr>
          <w:delText>,</w:delText>
        </w:r>
        <w:r w:rsidDel="004C2FB9">
          <w:rPr>
            <w:rFonts w:ascii="Arial" w:hAnsi="Arial" w:cs="Arial"/>
            <w:sz w:val="24"/>
            <w:szCs w:val="24"/>
          </w:rPr>
          <w:delText xml:space="preserve"> vision) process information. </w:delText>
        </w:r>
      </w:del>
      <w:ins w:id="273" w:author="Jorg Grandl, Ph.D." w:date="2023-11-11T15:41:00Z">
        <w:r w:rsidR="004C2FB9">
          <w:rPr>
            <w:rFonts w:ascii="Arial" w:hAnsi="Arial" w:cs="Arial"/>
            <w:sz w:val="24"/>
            <w:szCs w:val="24"/>
          </w:rPr>
          <w:t>M</w:t>
        </w:r>
      </w:ins>
      <w:del w:id="274" w:author="Jorg Grandl, Ph.D." w:date="2023-11-11T15:40:00Z">
        <w:r w:rsidDel="004C2FB9">
          <w:rPr>
            <w:rFonts w:ascii="Arial" w:hAnsi="Arial" w:cs="Arial"/>
            <w:sz w:val="24"/>
            <w:szCs w:val="24"/>
          </w:rPr>
          <w:delText xml:space="preserve">Combined with </w:delText>
        </w:r>
      </w:del>
      <w:del w:id="275" w:author="Jorg Grandl, Ph.D." w:date="2023-11-11T15:41:00Z">
        <w:r w:rsidDel="004C2FB9">
          <w:rPr>
            <w:rFonts w:ascii="Arial" w:hAnsi="Arial" w:cs="Arial"/>
            <w:sz w:val="24"/>
            <w:szCs w:val="24"/>
          </w:rPr>
          <w:delText>m</w:delText>
        </w:r>
      </w:del>
      <w:r>
        <w:rPr>
          <w:rFonts w:ascii="Arial" w:hAnsi="Arial" w:cs="Arial"/>
          <w:sz w:val="24"/>
          <w:szCs w:val="24"/>
        </w:rPr>
        <w:t xml:space="preserve">y </w:t>
      </w:r>
      <w:ins w:id="276" w:author="Jorg Grandl, Ph.D." w:date="2023-11-11T15:41:00Z">
        <w:r w:rsidR="004C2FB9">
          <w:rPr>
            <w:rFonts w:ascii="Arial" w:hAnsi="Arial" w:cs="Arial"/>
            <w:sz w:val="24"/>
            <w:szCs w:val="24"/>
          </w:rPr>
          <w:t xml:space="preserve">previous training in experimental neuroscience and my </w:t>
        </w:r>
      </w:ins>
      <w:r>
        <w:rPr>
          <w:rFonts w:ascii="Arial" w:hAnsi="Arial" w:cs="Arial"/>
          <w:sz w:val="24"/>
          <w:szCs w:val="24"/>
        </w:rPr>
        <w:t xml:space="preserve">current </w:t>
      </w:r>
      <w:del w:id="277" w:author="Jorg Grandl, Ph.D." w:date="2023-11-11T15:44:00Z">
        <w:r w:rsidDel="00CF525C">
          <w:rPr>
            <w:rFonts w:ascii="Arial" w:hAnsi="Arial" w:cs="Arial"/>
            <w:sz w:val="24"/>
            <w:szCs w:val="24"/>
          </w:rPr>
          <w:delText>r</w:delText>
        </w:r>
      </w:del>
      <w:del w:id="278" w:author="Jorg Grandl, Ph.D." w:date="2023-11-11T15:41:00Z">
        <w:r w:rsidDel="004C2FB9">
          <w:rPr>
            <w:rFonts w:ascii="Arial" w:hAnsi="Arial" w:cs="Arial"/>
            <w:sz w:val="24"/>
            <w:szCs w:val="24"/>
          </w:rPr>
          <w:delText xml:space="preserve">igorous </w:delText>
        </w:r>
      </w:del>
      <w:r>
        <w:rPr>
          <w:rFonts w:ascii="Arial" w:hAnsi="Arial" w:cs="Arial"/>
          <w:sz w:val="24"/>
          <w:szCs w:val="24"/>
        </w:rPr>
        <w:t xml:space="preserve">training in computational methods, </w:t>
      </w:r>
      <w:del w:id="279" w:author="Jorg Grandl, Ph.D." w:date="2023-11-11T15:41:00Z">
        <w:r w:rsidDel="004C2FB9">
          <w:rPr>
            <w:rFonts w:ascii="Arial" w:hAnsi="Arial" w:cs="Arial"/>
            <w:sz w:val="24"/>
            <w:szCs w:val="24"/>
          </w:rPr>
          <w:delText>my previous training in experimental neuroscience would</w:delText>
        </w:r>
      </w:del>
      <w:ins w:id="280" w:author="Jorg Grandl, Ph.D." w:date="2023-11-11T15:41:00Z">
        <w:r w:rsidR="004C2FB9">
          <w:rPr>
            <w:rFonts w:ascii="Arial" w:hAnsi="Arial" w:cs="Arial"/>
            <w:sz w:val="24"/>
            <w:szCs w:val="24"/>
          </w:rPr>
          <w:t>will</w:t>
        </w:r>
      </w:ins>
      <w:r>
        <w:rPr>
          <w:rFonts w:ascii="Arial" w:hAnsi="Arial" w:cs="Arial"/>
          <w:sz w:val="24"/>
          <w:szCs w:val="24"/>
        </w:rPr>
        <w:t xml:space="preserve"> </w:t>
      </w:r>
      <w:ins w:id="281" w:author="Jorg Grandl, Ph.D." w:date="2023-11-11T15:42:00Z">
        <w:r w:rsidR="004C2FB9">
          <w:rPr>
            <w:rFonts w:ascii="Arial" w:hAnsi="Arial" w:cs="Arial"/>
            <w:sz w:val="24"/>
            <w:szCs w:val="24"/>
          </w:rPr>
          <w:t xml:space="preserve">put me in a perfect position to do this. </w:t>
        </w:r>
      </w:ins>
      <w:del w:id="282" w:author="Jorg Grandl, Ph.D." w:date="2023-11-11T15:42:00Z">
        <w:r w:rsidDel="004C2FB9">
          <w:rPr>
            <w:rFonts w:ascii="Arial" w:hAnsi="Arial" w:cs="Arial"/>
            <w:sz w:val="24"/>
            <w:szCs w:val="24"/>
          </w:rPr>
          <w:delText>make me the perfect candidate to collaborate with experimentalists and build theoretical models from their data.</w:delText>
        </w:r>
        <w:r w:rsidR="004B6CA6" w:rsidDel="004C2FB9">
          <w:rPr>
            <w:rFonts w:ascii="Arial" w:hAnsi="Arial" w:cs="Arial"/>
            <w:sz w:val="24"/>
            <w:szCs w:val="24"/>
          </w:rPr>
          <w:delText xml:space="preserve"> </w:delText>
        </w:r>
      </w:del>
      <w:r w:rsidR="00342A77">
        <w:rPr>
          <w:rFonts w:ascii="Arial" w:hAnsi="Arial" w:cs="Arial"/>
          <w:sz w:val="24"/>
          <w:szCs w:val="24"/>
        </w:rPr>
        <w:t>Receiving</w:t>
      </w:r>
      <w:r w:rsidR="00EF710A">
        <w:rPr>
          <w:rFonts w:ascii="Arial" w:hAnsi="Arial" w:cs="Arial"/>
          <w:sz w:val="24"/>
          <w:szCs w:val="24"/>
        </w:rPr>
        <w:t xml:space="preserve"> the</w:t>
      </w:r>
      <w:r w:rsidR="00B27EAC">
        <w:rPr>
          <w:rFonts w:ascii="Arial" w:hAnsi="Arial" w:cs="Arial"/>
          <w:sz w:val="24"/>
          <w:szCs w:val="24"/>
        </w:rPr>
        <w:t xml:space="preserve"> Myra and Bonne fellowship</w:t>
      </w:r>
      <w:r w:rsidR="00EF710A">
        <w:rPr>
          <w:rFonts w:ascii="Arial" w:hAnsi="Arial" w:cs="Arial"/>
          <w:sz w:val="24"/>
          <w:szCs w:val="24"/>
        </w:rPr>
        <w:t xml:space="preserve"> </w:t>
      </w:r>
      <w:r w:rsidR="00342A77">
        <w:rPr>
          <w:rFonts w:ascii="Arial" w:hAnsi="Arial" w:cs="Arial"/>
          <w:sz w:val="24"/>
          <w:szCs w:val="24"/>
        </w:rPr>
        <w:t xml:space="preserve">will allow me to </w:t>
      </w:r>
      <w:del w:id="283" w:author="Jorg Grandl, Ph.D." w:date="2023-11-11T15:42:00Z">
        <w:r w:rsidR="00342A77" w:rsidDel="004C2FB9">
          <w:rPr>
            <w:rFonts w:ascii="Arial" w:hAnsi="Arial" w:cs="Arial"/>
            <w:sz w:val="24"/>
            <w:szCs w:val="24"/>
          </w:rPr>
          <w:delText xml:space="preserve">complete </w:delText>
        </w:r>
      </w:del>
      <w:ins w:id="284" w:author="Jorg Grandl, Ph.D." w:date="2023-11-11T15:42:00Z">
        <w:r w:rsidR="004C2FB9">
          <w:rPr>
            <w:rFonts w:ascii="Arial" w:hAnsi="Arial" w:cs="Arial"/>
            <w:sz w:val="24"/>
            <w:szCs w:val="24"/>
          </w:rPr>
          <w:t xml:space="preserve">pursue </w:t>
        </w:r>
      </w:ins>
      <w:r w:rsidR="00342A77">
        <w:rPr>
          <w:rFonts w:ascii="Arial" w:hAnsi="Arial" w:cs="Arial"/>
          <w:sz w:val="24"/>
          <w:szCs w:val="24"/>
        </w:rPr>
        <w:t xml:space="preserve">the </w:t>
      </w:r>
      <w:r w:rsidR="00FF48AE">
        <w:rPr>
          <w:rFonts w:ascii="Arial" w:hAnsi="Arial" w:cs="Arial"/>
          <w:sz w:val="24"/>
          <w:szCs w:val="24"/>
        </w:rPr>
        <w:t>above-</w:t>
      </w:r>
      <w:del w:id="285" w:author="Jorg Grandl, Ph.D." w:date="2023-11-11T15:42:00Z">
        <w:r w:rsidR="00FF48AE" w:rsidDel="004C2FB9">
          <w:rPr>
            <w:rFonts w:ascii="Arial" w:hAnsi="Arial" w:cs="Arial"/>
            <w:sz w:val="24"/>
            <w:szCs w:val="24"/>
          </w:rPr>
          <w:delText>mentioned</w:delText>
        </w:r>
        <w:r w:rsidR="00342A77" w:rsidDel="004C2FB9">
          <w:rPr>
            <w:rFonts w:ascii="Arial" w:hAnsi="Arial" w:cs="Arial"/>
            <w:sz w:val="24"/>
            <w:szCs w:val="24"/>
          </w:rPr>
          <w:delText xml:space="preserve"> </w:delText>
        </w:r>
      </w:del>
      <w:ins w:id="286" w:author="Jorg Grandl, Ph.D." w:date="2023-11-11T15:42:00Z">
        <w:r w:rsidR="004C2FB9">
          <w:rPr>
            <w:rFonts w:ascii="Arial" w:hAnsi="Arial" w:cs="Arial"/>
            <w:sz w:val="24"/>
            <w:szCs w:val="24"/>
          </w:rPr>
          <w:t xml:space="preserve">described </w:t>
        </w:r>
      </w:ins>
      <w:r w:rsidR="00EF710A">
        <w:rPr>
          <w:rFonts w:ascii="Arial" w:hAnsi="Arial" w:cs="Arial"/>
          <w:sz w:val="24"/>
          <w:szCs w:val="24"/>
        </w:rPr>
        <w:t>research</w:t>
      </w:r>
      <w:r w:rsidR="00342A77">
        <w:rPr>
          <w:rFonts w:ascii="Arial" w:hAnsi="Arial" w:cs="Arial"/>
          <w:sz w:val="24"/>
          <w:szCs w:val="24"/>
        </w:rPr>
        <w:t xml:space="preserve"> </w:t>
      </w:r>
      <w:r w:rsidR="004B6CA6">
        <w:rPr>
          <w:rFonts w:ascii="Arial" w:hAnsi="Arial" w:cs="Arial"/>
          <w:sz w:val="24"/>
          <w:szCs w:val="24"/>
        </w:rPr>
        <w:t>projec</w:t>
      </w:r>
      <w:ins w:id="287" w:author="Jorg Grandl, Ph.D." w:date="2023-11-11T15:43:00Z">
        <w:r w:rsidR="004C2FB9">
          <w:rPr>
            <w:rFonts w:ascii="Arial" w:hAnsi="Arial" w:cs="Arial"/>
            <w:sz w:val="24"/>
            <w:szCs w:val="24"/>
          </w:rPr>
          <w:t>t and training</w:t>
        </w:r>
      </w:ins>
      <w:ins w:id="288" w:author="David St-Amand" w:date="2023-11-12T21:36:00Z">
        <w:r w:rsidR="007071A8">
          <w:rPr>
            <w:rFonts w:ascii="Arial" w:hAnsi="Arial" w:cs="Arial"/>
            <w:sz w:val="24"/>
            <w:szCs w:val="24"/>
          </w:rPr>
          <w:t xml:space="preserve">, </w:t>
        </w:r>
        <w:r w:rsidR="007071A8">
          <w:rPr>
            <w:rFonts w:ascii="Arial" w:hAnsi="Arial" w:cs="Arial"/>
            <w:sz w:val="24"/>
            <w:szCs w:val="24"/>
          </w:rPr>
          <w:t>which I will be able to fully dedicate myself to since I will have completed my training requirements for Neurobiology next fall.</w:t>
        </w:r>
      </w:ins>
      <w:ins w:id="289" w:author="David St-Amand" w:date="2023-11-12T21:37:00Z">
        <w:r w:rsidR="00500D1D">
          <w:rPr>
            <w:rFonts w:ascii="Arial" w:hAnsi="Arial" w:cs="Arial"/>
            <w:sz w:val="24"/>
            <w:szCs w:val="24"/>
          </w:rPr>
          <w:t xml:space="preserve"> </w:t>
        </w:r>
        <w:r w:rsidR="00500D1D">
          <w:rPr>
            <w:rFonts w:ascii="Arial" w:hAnsi="Arial" w:cs="Arial"/>
            <w:sz w:val="24"/>
            <w:szCs w:val="24"/>
          </w:rPr>
          <w:t xml:space="preserve">Doing so will get me closer to my goal of becoming a professor in theoretical neuroscience. I hope that by developing better theories, I can help us understand the essence of what neurons do and accomplish one of the biggest challenges in science: Understanding how the </w:t>
        </w:r>
      </w:ins>
      <w:ins w:id="290" w:author="David St-Amand" w:date="2023-11-13T00:55:00Z">
        <w:r w:rsidR="00716D09">
          <w:rPr>
            <w:rFonts w:ascii="Arial" w:hAnsi="Arial" w:cs="Arial"/>
            <w:sz w:val="24"/>
            <w:szCs w:val="24"/>
            <w:lang w:val="en-AI"/>
          </w:rPr>
          <w:t>brain</w:t>
        </w:r>
      </w:ins>
      <w:ins w:id="291" w:author="David St-Amand" w:date="2023-11-12T21:37:00Z">
        <w:r w:rsidR="00500D1D">
          <w:rPr>
            <w:rFonts w:ascii="Arial" w:hAnsi="Arial" w:cs="Arial"/>
            <w:sz w:val="24"/>
            <w:szCs w:val="24"/>
          </w:rPr>
          <w:t xml:space="preserve"> works.</w:t>
        </w:r>
      </w:ins>
      <w:ins w:id="292" w:author="Jorg Grandl, Ph.D." w:date="2023-11-11T15:43:00Z">
        <w:del w:id="293" w:author="David St-Amand" w:date="2023-11-12T21:36:00Z">
          <w:r w:rsidR="004C2FB9" w:rsidDel="007071A8">
            <w:rPr>
              <w:rFonts w:ascii="Arial" w:hAnsi="Arial" w:cs="Arial"/>
              <w:sz w:val="24"/>
              <w:szCs w:val="24"/>
            </w:rPr>
            <w:delText>.</w:delText>
          </w:r>
        </w:del>
      </w:ins>
      <w:del w:id="294" w:author="Jorg Grandl, Ph.D." w:date="2023-11-11T15:43:00Z">
        <w:r w:rsidR="004B6CA6" w:rsidDel="004C2FB9">
          <w:rPr>
            <w:rFonts w:ascii="Arial" w:hAnsi="Arial" w:cs="Arial"/>
            <w:sz w:val="24"/>
            <w:szCs w:val="24"/>
          </w:rPr>
          <w:delText>t</w:delText>
        </w:r>
        <w:r w:rsidR="00335024" w:rsidDel="004C2FB9">
          <w:rPr>
            <w:rFonts w:ascii="Arial" w:hAnsi="Arial" w:cs="Arial"/>
            <w:sz w:val="24"/>
            <w:szCs w:val="24"/>
          </w:rPr>
          <w:delText>, which</w:delText>
        </w:r>
      </w:del>
      <w:r w:rsidR="00335024">
        <w:rPr>
          <w:rFonts w:ascii="Arial" w:hAnsi="Arial" w:cs="Arial"/>
          <w:sz w:val="24"/>
          <w:szCs w:val="24"/>
        </w:rPr>
        <w:t xml:space="preserve"> </w:t>
      </w:r>
      <w:del w:id="295" w:author="Jorg Grandl, Ph.D." w:date="2023-11-11T15:43:00Z">
        <w:r w:rsidR="00335024" w:rsidDel="004C2FB9">
          <w:rPr>
            <w:rFonts w:ascii="Arial" w:hAnsi="Arial" w:cs="Arial"/>
            <w:sz w:val="24"/>
            <w:szCs w:val="24"/>
          </w:rPr>
          <w:delText xml:space="preserve">I will be able to fully dedicate myself to since I will have completed my training requirements for Neurobiology next fall. Doing so will </w:delText>
        </w:r>
        <w:r w:rsidR="00342A77" w:rsidDel="004C2FB9">
          <w:rPr>
            <w:rFonts w:ascii="Arial" w:hAnsi="Arial" w:cs="Arial"/>
            <w:sz w:val="24"/>
            <w:szCs w:val="24"/>
          </w:rPr>
          <w:delText>get me closer to</w:delText>
        </w:r>
        <w:r w:rsidR="00121817" w:rsidDel="004C2FB9">
          <w:rPr>
            <w:rFonts w:ascii="Arial" w:hAnsi="Arial" w:cs="Arial"/>
            <w:sz w:val="24"/>
            <w:szCs w:val="24"/>
          </w:rPr>
          <w:delText xml:space="preserve"> my goal of</w:delText>
        </w:r>
        <w:r w:rsidR="00342A77" w:rsidDel="004C2FB9">
          <w:rPr>
            <w:rFonts w:ascii="Arial" w:hAnsi="Arial" w:cs="Arial"/>
            <w:sz w:val="24"/>
            <w:szCs w:val="24"/>
          </w:rPr>
          <w:delText xml:space="preserve"> becoming a professor in theoretical neuroscience</w:delText>
        </w:r>
        <w:r w:rsidR="00174DAD" w:rsidDel="004C2FB9">
          <w:rPr>
            <w:rFonts w:ascii="Arial" w:hAnsi="Arial" w:cs="Arial"/>
            <w:sz w:val="24"/>
            <w:szCs w:val="24"/>
          </w:rPr>
          <w:delText xml:space="preserve">. I hope that by developing better theories, I can help us understand the essence of what neurons do – which will, in turn, help the field to perform experiments that test and build on these ideas.  </w:delText>
        </w:r>
      </w:del>
    </w:p>
    <w:p w14:paraId="43653ABF" w14:textId="77777777" w:rsidR="00107185" w:rsidRDefault="00107185">
      <w:pPr>
        <w:spacing w:after="0" w:line="360" w:lineRule="auto"/>
        <w:rPr>
          <w:ins w:id="296" w:author="David St-Amand" w:date="2023-11-12T23:33:00Z"/>
          <w:rFonts w:ascii="Arial" w:hAnsi="Arial" w:cs="Arial"/>
          <w:sz w:val="24"/>
          <w:szCs w:val="24"/>
        </w:rPr>
      </w:pPr>
    </w:p>
    <w:p w14:paraId="397CBF25" w14:textId="77777777" w:rsidR="00107185" w:rsidRDefault="00107185">
      <w:pPr>
        <w:spacing w:after="0" w:line="360" w:lineRule="auto"/>
        <w:rPr>
          <w:ins w:id="297" w:author="David St-Amand" w:date="2023-11-13T00:43:00Z"/>
          <w:rFonts w:ascii="Arial" w:hAnsi="Arial" w:cs="Arial"/>
          <w:sz w:val="24"/>
          <w:szCs w:val="24"/>
        </w:rPr>
      </w:pPr>
    </w:p>
    <w:p w14:paraId="6189CF06" w14:textId="77777777" w:rsidR="00BC4DCA" w:rsidRDefault="00BC4DCA">
      <w:pPr>
        <w:spacing w:after="0" w:line="360" w:lineRule="auto"/>
        <w:rPr>
          <w:rFonts w:ascii="Arial" w:hAnsi="Arial" w:cs="Arial"/>
          <w:sz w:val="24"/>
          <w:szCs w:val="24"/>
        </w:rPr>
      </w:pPr>
    </w:p>
    <w:p w14:paraId="5481CF76" w14:textId="71EDD042" w:rsidR="00107185" w:rsidRPr="00107185" w:rsidRDefault="00107185" w:rsidP="00107185">
      <w:pPr>
        <w:spacing w:after="0" w:line="360" w:lineRule="auto"/>
        <w:jc w:val="center"/>
        <w:rPr>
          <w:rFonts w:ascii="Arial" w:hAnsi="Arial" w:cs="Arial"/>
          <w:sz w:val="24"/>
          <w:szCs w:val="24"/>
        </w:rPr>
        <w:pPrChange w:id="298" w:author="David St-Amand" w:date="2023-11-12T23:33:00Z">
          <w:pPr>
            <w:spacing w:after="0" w:line="360" w:lineRule="auto"/>
          </w:pPr>
        </w:pPrChange>
      </w:pPr>
      <w:ins w:id="299" w:author="David St-Amand" w:date="2023-11-12T23:33:00Z">
        <w:r>
          <w:rPr>
            <w:rFonts w:ascii="Arial" w:hAnsi="Arial" w:cs="Arial"/>
            <w:b/>
            <w:bCs/>
            <w:sz w:val="24"/>
            <w:szCs w:val="24"/>
          </w:rPr>
          <w:t>Bibliography</w:t>
        </w:r>
      </w:ins>
    </w:p>
    <w:p w14:paraId="7F6E8ECA" w14:textId="77777777" w:rsidR="00107185" w:rsidRPr="00107185" w:rsidRDefault="00107185" w:rsidP="00107185">
      <w:pPr>
        <w:pStyle w:val="EndNoteBibliography"/>
        <w:ind w:left="720" w:hanging="720"/>
      </w:pPr>
      <w:r>
        <w:rPr>
          <w:rFonts w:ascii="Arial" w:hAnsi="Arial" w:cs="Arial"/>
          <w:sz w:val="24"/>
          <w:szCs w:val="24"/>
        </w:rPr>
        <w:fldChar w:fldCharType="begin"/>
      </w:r>
      <w:r>
        <w:rPr>
          <w:rFonts w:ascii="Arial" w:hAnsi="Arial" w:cs="Arial"/>
          <w:sz w:val="24"/>
          <w:szCs w:val="24"/>
        </w:rPr>
        <w:instrText xml:space="preserve"> ADDIN EN.REFLIST 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107185">
        <w:t>1.</w:t>
      </w:r>
      <w:r w:rsidRPr="00107185">
        <w:tab/>
        <w:t xml:space="preserve">Levenstein, D., et al., </w:t>
      </w:r>
      <w:r w:rsidRPr="00107185">
        <w:rPr>
          <w:i/>
        </w:rPr>
        <w:t>On the role of theory and modeling in neuroscience.</w:t>
      </w:r>
      <w:r w:rsidRPr="00107185">
        <w:t xml:space="preserve"> Journal of Neuroscience, 2023. </w:t>
      </w:r>
      <w:r w:rsidRPr="00107185">
        <w:rPr>
          <w:b/>
        </w:rPr>
        <w:t>43</w:t>
      </w:r>
      <w:r w:rsidRPr="00107185">
        <w:t>(7): p. 1074-1088.</w:t>
      </w:r>
    </w:p>
    <w:p w14:paraId="207515A0" w14:textId="26254902" w:rsidR="006E3ACB" w:rsidRPr="008E6C91" w:rsidRDefault="00107185">
      <w:pPr>
        <w:spacing w:after="0" w:line="360" w:lineRule="auto"/>
        <w:rPr>
          <w:rFonts w:ascii="Arial" w:hAnsi="Arial" w:cs="Arial"/>
          <w:sz w:val="24"/>
          <w:szCs w:val="24"/>
        </w:rPr>
        <w:pPrChange w:id="300" w:author="Jorg Grandl, Ph.D." w:date="2023-11-11T15:38:00Z">
          <w:pPr>
            <w:spacing w:after="0" w:line="360" w:lineRule="auto"/>
            <w:ind w:firstLine="720"/>
            <w:jc w:val="both"/>
          </w:pPr>
        </w:pPrChange>
      </w:pPr>
      <w:r>
        <w:rPr>
          <w:rFonts w:ascii="Arial" w:hAnsi="Arial" w:cs="Arial"/>
          <w:sz w:val="24"/>
          <w:szCs w:val="24"/>
        </w:rPr>
        <w:fldChar w:fldCharType="end"/>
      </w:r>
    </w:p>
    <w:sectPr w:rsidR="006E3ACB" w:rsidRPr="008E6C91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Jorg Grandl, Ph.D.">
    <w15:presenceInfo w15:providerId="AD" w15:userId="S::jg227@duke.edu::29bac8c8-0eaf-4af2-9458-1027c837ccd1"/>
  </w15:person>
  <w15:person w15:author="David St-Amand">
    <w15:presenceInfo w15:providerId="AD" w15:userId="S::david.st-amand@mail.mcgill.ca::830d4aea-3b36-4f27-bbc2-e0642298996c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trackRevisions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 ord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wd52x90lterdlefr95xtvpjftes5w9fpzwx&quot;&gt;NSERC_citations&lt;record-ids&gt;&lt;item&gt;52&lt;/item&gt;&lt;/record-ids&gt;&lt;/item&gt;&lt;/Libraries&gt;"/>
  </w:docVars>
  <w:rsids>
    <w:rsidRoot w:val="005417C3"/>
    <w:rsid w:val="000329D1"/>
    <w:rsid w:val="0005436F"/>
    <w:rsid w:val="000736A6"/>
    <w:rsid w:val="00085342"/>
    <w:rsid w:val="000C3675"/>
    <w:rsid w:val="000C4657"/>
    <w:rsid w:val="000F4516"/>
    <w:rsid w:val="000F651B"/>
    <w:rsid w:val="000F7D94"/>
    <w:rsid w:val="00107185"/>
    <w:rsid w:val="00111477"/>
    <w:rsid w:val="00121817"/>
    <w:rsid w:val="00135DBD"/>
    <w:rsid w:val="00136DBB"/>
    <w:rsid w:val="001536D7"/>
    <w:rsid w:val="00171748"/>
    <w:rsid w:val="00174DAD"/>
    <w:rsid w:val="001772CC"/>
    <w:rsid w:val="0019194E"/>
    <w:rsid w:val="00194AA4"/>
    <w:rsid w:val="001977D8"/>
    <w:rsid w:val="00197896"/>
    <w:rsid w:val="001B32A0"/>
    <w:rsid w:val="002115D5"/>
    <w:rsid w:val="0021347F"/>
    <w:rsid w:val="002213F8"/>
    <w:rsid w:val="00230ADA"/>
    <w:rsid w:val="002313FA"/>
    <w:rsid w:val="00260423"/>
    <w:rsid w:val="00260A38"/>
    <w:rsid w:val="00270A3D"/>
    <w:rsid w:val="00272735"/>
    <w:rsid w:val="00286B5D"/>
    <w:rsid w:val="002B0C99"/>
    <w:rsid w:val="002B6E63"/>
    <w:rsid w:val="002C2FA4"/>
    <w:rsid w:val="002D319B"/>
    <w:rsid w:val="002D7589"/>
    <w:rsid w:val="002E11D2"/>
    <w:rsid w:val="002E1408"/>
    <w:rsid w:val="002F1BA2"/>
    <w:rsid w:val="003027FD"/>
    <w:rsid w:val="00302C7E"/>
    <w:rsid w:val="0030486E"/>
    <w:rsid w:val="00335024"/>
    <w:rsid w:val="00335CFF"/>
    <w:rsid w:val="00342A77"/>
    <w:rsid w:val="003612B6"/>
    <w:rsid w:val="00364827"/>
    <w:rsid w:val="00372644"/>
    <w:rsid w:val="003D5BE5"/>
    <w:rsid w:val="003E42CF"/>
    <w:rsid w:val="004054E7"/>
    <w:rsid w:val="00421AF5"/>
    <w:rsid w:val="00431C5C"/>
    <w:rsid w:val="00440D82"/>
    <w:rsid w:val="00441D7A"/>
    <w:rsid w:val="0045185D"/>
    <w:rsid w:val="00465717"/>
    <w:rsid w:val="00480F78"/>
    <w:rsid w:val="004836C9"/>
    <w:rsid w:val="004B6CA6"/>
    <w:rsid w:val="004C2FB9"/>
    <w:rsid w:val="004D4376"/>
    <w:rsid w:val="004F13F1"/>
    <w:rsid w:val="004F7335"/>
    <w:rsid w:val="00500D1D"/>
    <w:rsid w:val="00534501"/>
    <w:rsid w:val="005417C3"/>
    <w:rsid w:val="00547693"/>
    <w:rsid w:val="00561880"/>
    <w:rsid w:val="005631E3"/>
    <w:rsid w:val="00587258"/>
    <w:rsid w:val="005D2988"/>
    <w:rsid w:val="005D3F2E"/>
    <w:rsid w:val="005D5865"/>
    <w:rsid w:val="005F07D6"/>
    <w:rsid w:val="00623538"/>
    <w:rsid w:val="00632371"/>
    <w:rsid w:val="00645054"/>
    <w:rsid w:val="00646AE9"/>
    <w:rsid w:val="00661124"/>
    <w:rsid w:val="006647E8"/>
    <w:rsid w:val="00664805"/>
    <w:rsid w:val="00665DF7"/>
    <w:rsid w:val="00682B1C"/>
    <w:rsid w:val="006969E5"/>
    <w:rsid w:val="006A1AAA"/>
    <w:rsid w:val="006B0084"/>
    <w:rsid w:val="006C6AC2"/>
    <w:rsid w:val="006E26A6"/>
    <w:rsid w:val="006E39BC"/>
    <w:rsid w:val="006E3ACB"/>
    <w:rsid w:val="007002E3"/>
    <w:rsid w:val="007040F2"/>
    <w:rsid w:val="00704777"/>
    <w:rsid w:val="007071A8"/>
    <w:rsid w:val="00716D09"/>
    <w:rsid w:val="00726B49"/>
    <w:rsid w:val="00772E32"/>
    <w:rsid w:val="007764AB"/>
    <w:rsid w:val="00793858"/>
    <w:rsid w:val="007C1E37"/>
    <w:rsid w:val="007C22B0"/>
    <w:rsid w:val="007C3C62"/>
    <w:rsid w:val="0081290F"/>
    <w:rsid w:val="00814B8E"/>
    <w:rsid w:val="008465B7"/>
    <w:rsid w:val="00866028"/>
    <w:rsid w:val="00881111"/>
    <w:rsid w:val="00885F9F"/>
    <w:rsid w:val="008A2DE5"/>
    <w:rsid w:val="008B7BC9"/>
    <w:rsid w:val="008E6C91"/>
    <w:rsid w:val="008F35F0"/>
    <w:rsid w:val="009243C9"/>
    <w:rsid w:val="00925449"/>
    <w:rsid w:val="00927CBF"/>
    <w:rsid w:val="00953D26"/>
    <w:rsid w:val="009731CF"/>
    <w:rsid w:val="0097733D"/>
    <w:rsid w:val="00990C55"/>
    <w:rsid w:val="00992C80"/>
    <w:rsid w:val="009936A9"/>
    <w:rsid w:val="009D4993"/>
    <w:rsid w:val="00A24AC2"/>
    <w:rsid w:val="00A64788"/>
    <w:rsid w:val="00A75576"/>
    <w:rsid w:val="00AA19BE"/>
    <w:rsid w:val="00B147D0"/>
    <w:rsid w:val="00B27EAC"/>
    <w:rsid w:val="00B3439D"/>
    <w:rsid w:val="00B42629"/>
    <w:rsid w:val="00B519B6"/>
    <w:rsid w:val="00B97DE7"/>
    <w:rsid w:val="00BB3D90"/>
    <w:rsid w:val="00BC338D"/>
    <w:rsid w:val="00BC4DCA"/>
    <w:rsid w:val="00BD3C8F"/>
    <w:rsid w:val="00BF0E3D"/>
    <w:rsid w:val="00C04400"/>
    <w:rsid w:val="00C23862"/>
    <w:rsid w:val="00C60E91"/>
    <w:rsid w:val="00CA4DC4"/>
    <w:rsid w:val="00CB78E7"/>
    <w:rsid w:val="00CC54FA"/>
    <w:rsid w:val="00CD2CA2"/>
    <w:rsid w:val="00CE2EB4"/>
    <w:rsid w:val="00CF525C"/>
    <w:rsid w:val="00CF5471"/>
    <w:rsid w:val="00CF61CF"/>
    <w:rsid w:val="00D022F1"/>
    <w:rsid w:val="00D153C6"/>
    <w:rsid w:val="00D15722"/>
    <w:rsid w:val="00D412CD"/>
    <w:rsid w:val="00D503E9"/>
    <w:rsid w:val="00D528A3"/>
    <w:rsid w:val="00D562B7"/>
    <w:rsid w:val="00D6018C"/>
    <w:rsid w:val="00D64351"/>
    <w:rsid w:val="00D76A61"/>
    <w:rsid w:val="00D8694A"/>
    <w:rsid w:val="00D9598B"/>
    <w:rsid w:val="00DA758E"/>
    <w:rsid w:val="00DB0FD6"/>
    <w:rsid w:val="00DB3409"/>
    <w:rsid w:val="00DB396C"/>
    <w:rsid w:val="00DC27F9"/>
    <w:rsid w:val="00DF477B"/>
    <w:rsid w:val="00E207F0"/>
    <w:rsid w:val="00E247A4"/>
    <w:rsid w:val="00E25EB3"/>
    <w:rsid w:val="00E4408E"/>
    <w:rsid w:val="00E52355"/>
    <w:rsid w:val="00E61516"/>
    <w:rsid w:val="00E62552"/>
    <w:rsid w:val="00E635C2"/>
    <w:rsid w:val="00E80C7B"/>
    <w:rsid w:val="00E97F79"/>
    <w:rsid w:val="00EB021E"/>
    <w:rsid w:val="00EC6623"/>
    <w:rsid w:val="00EF6BAF"/>
    <w:rsid w:val="00EF710A"/>
    <w:rsid w:val="00EF78EF"/>
    <w:rsid w:val="00F12624"/>
    <w:rsid w:val="00F20A1F"/>
    <w:rsid w:val="00F22FA6"/>
    <w:rsid w:val="00F24352"/>
    <w:rsid w:val="00F273E9"/>
    <w:rsid w:val="00F4395D"/>
    <w:rsid w:val="00F574AC"/>
    <w:rsid w:val="00F708C3"/>
    <w:rsid w:val="00F84968"/>
    <w:rsid w:val="00FA2FB9"/>
    <w:rsid w:val="00FA343C"/>
    <w:rsid w:val="00FA70EE"/>
    <w:rsid w:val="00FC0183"/>
    <w:rsid w:val="00FC6125"/>
    <w:rsid w:val="00FD7F82"/>
    <w:rsid w:val="00FE7D9F"/>
    <w:rsid w:val="00FF48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F6BA88E"/>
  <w15:chartTrackingRefBased/>
  <w15:docId w15:val="{0DAAD5DB-A060-44B3-A28B-FC3B0EFF490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417C3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Revision">
    <w:name w:val="Revision"/>
    <w:hidden/>
    <w:uiPriority w:val="99"/>
    <w:semiHidden/>
    <w:rsid w:val="00421AF5"/>
    <w:pPr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421AF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21AF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21AF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21AF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21AF5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107185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07185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07185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07185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microsoft.com/office/2011/relationships/people" Target="people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D71A629-4B9C-4578-9096-8EA3D180928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806</TotalTime>
  <Pages>3</Pages>
  <Words>1614</Words>
  <Characters>9206</Characters>
  <Application>Microsoft Office Word</Application>
  <DocSecurity>0</DocSecurity>
  <Lines>76</Lines>
  <Paragraphs>2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07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id St-Amand</dc:creator>
  <cp:keywords/>
  <dc:description/>
  <cp:lastModifiedBy>David St-Amand</cp:lastModifiedBy>
  <cp:revision>87</cp:revision>
  <cp:lastPrinted>2021-12-01T06:05:00Z</cp:lastPrinted>
  <dcterms:created xsi:type="dcterms:W3CDTF">2023-11-03T13:43:00Z</dcterms:created>
  <dcterms:modified xsi:type="dcterms:W3CDTF">2023-11-13T07:12:00Z</dcterms:modified>
</cp:coreProperties>
</file>